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7BE95CA" w14:textId="71F7C044" w:rsidR="00E44760" w:rsidRPr="000E7588" w:rsidRDefault="00BF2417" w:rsidP="00A37480">
      <w:pPr>
        <w:pStyle w:val="box2"/>
      </w:pPr>
      <w:r>
        <w:rPr>
          <w:noProof/>
          <w:lang w:val="es-419" w:eastAsia="es-419"/>
        </w:rPr>
        <w:drawing>
          <wp:anchor distT="0" distB="0" distL="114300" distR="114300" simplePos="0" relativeHeight="251699199" behindDoc="0" locked="0" layoutInCell="1" allowOverlap="1" wp14:anchorId="3895D776" wp14:editId="2B15D662">
            <wp:simplePos x="0" y="0"/>
            <wp:positionH relativeFrom="page">
              <wp:posOffset>19050</wp:posOffset>
            </wp:positionH>
            <wp:positionV relativeFrom="paragraph">
              <wp:posOffset>-1066800</wp:posOffset>
            </wp:positionV>
            <wp:extent cx="7730490" cy="10131425"/>
            <wp:effectExtent l="0" t="0" r="3810" b="3175"/>
            <wp:wrapNone/>
            <wp:docPr id="7" name="Picture 7"/>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8">
                      <a:extLst>
                        <a:ext uri="{28A0092B-C50C-407E-A947-70E740481C1C}">
                          <a14:useLocalDpi xmlns:a14="http://schemas.microsoft.com/office/drawing/2010/main" val="0"/>
                        </a:ext>
                      </a:extLst>
                    </a:blip>
                    <a:stretch>
                      <a:fillRect/>
                    </a:stretch>
                  </pic:blipFill>
                  <pic:spPr>
                    <a:xfrm>
                      <a:off x="0" y="0"/>
                      <a:ext cx="7730490" cy="10131425"/>
                    </a:xfrm>
                    <a:prstGeom prst="rect">
                      <a:avLst/>
                    </a:prstGeom>
                  </pic:spPr>
                </pic:pic>
              </a:graphicData>
            </a:graphic>
            <wp14:sizeRelH relativeFrom="margin">
              <wp14:pctWidth>0</wp14:pctWidth>
            </wp14:sizeRelH>
            <wp14:sizeRelV relativeFrom="margin">
              <wp14:pctHeight>0</wp14:pctHeight>
            </wp14:sizeRelV>
          </wp:anchor>
        </w:drawing>
      </w:r>
      <w:r w:rsidR="00A37480">
        <w:tab/>
      </w:r>
    </w:p>
    <w:p w14:paraId="758532CF" w14:textId="4535B648" w:rsidR="00E44760" w:rsidRPr="000E7588" w:rsidRDefault="00E44760" w:rsidP="00E44760"/>
    <w:p w14:paraId="11FB1388" w14:textId="78583FDA" w:rsidR="00E44760" w:rsidRPr="000E7588" w:rsidRDefault="00E44760" w:rsidP="00E44760"/>
    <w:p w14:paraId="68290446" w14:textId="4505B714" w:rsidR="00E44760" w:rsidRPr="000E7588" w:rsidRDefault="002056C5" w:rsidP="00E44760">
      <w:r w:rsidRPr="000E7588">
        <w:rPr>
          <w:noProof/>
          <w:lang w:val="es-419" w:eastAsia="es-419"/>
        </w:rPr>
        <mc:AlternateContent>
          <mc:Choice Requires="wps">
            <w:drawing>
              <wp:anchor distT="0" distB="0" distL="114300" distR="114300" simplePos="0" relativeHeight="251701248" behindDoc="0" locked="0" layoutInCell="1" allowOverlap="1" wp14:anchorId="26A062C1" wp14:editId="4E0AD635">
                <wp:simplePos x="0" y="0"/>
                <wp:positionH relativeFrom="column">
                  <wp:posOffset>1156970</wp:posOffset>
                </wp:positionH>
                <wp:positionV relativeFrom="paragraph">
                  <wp:posOffset>1707515</wp:posOffset>
                </wp:positionV>
                <wp:extent cx="4581525" cy="666750"/>
                <wp:effectExtent l="0" t="0" r="0" b="0"/>
                <wp:wrapNone/>
                <wp:docPr id="13" name="Rectangle 8"/>
                <wp:cNvGraphicFramePr/>
                <a:graphic xmlns:a="http://schemas.openxmlformats.org/drawingml/2006/main">
                  <a:graphicData uri="http://schemas.microsoft.com/office/word/2010/wordprocessingShape">
                    <wps:wsp>
                      <wps:cNvSpPr/>
                      <wps:spPr>
                        <a:xfrm>
                          <a:off x="0" y="0"/>
                          <a:ext cx="4581525" cy="666750"/>
                        </a:xfrm>
                        <a:prstGeom prst="rect">
                          <a:avLst/>
                        </a:prstGeom>
                        <a:ln>
                          <a:noFill/>
                        </a:ln>
                      </wps:spPr>
                      <wps:txbx>
                        <w:txbxContent>
                          <w:p w14:paraId="1C44AB85" w14:textId="2ADA6829" w:rsidR="00E02E15" w:rsidRPr="002056C5" w:rsidRDefault="00E02E15" w:rsidP="00E44760">
                            <w:pPr>
                              <w:jc w:val="center"/>
                              <w:rPr>
                                <w:b/>
                                <w:color w:val="00CACE"/>
                                <w:sz w:val="36"/>
                                <w:szCs w:val="40"/>
                              </w:rPr>
                            </w:pPr>
                            <w:r w:rsidRPr="002056C5">
                              <w:rPr>
                                <w:b/>
                                <w:color w:val="00CACE"/>
                                <w:sz w:val="36"/>
                                <w:szCs w:val="40"/>
                              </w:rPr>
                              <w:t>Grupos de riesgo y códigos de práctica en un laboratorio de biotecnología</w:t>
                            </w:r>
                          </w:p>
                        </w:txbxContent>
                      </wps:txbx>
                      <wps:bodyPr horzOverflow="overflow" vert="horz"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rect w14:anchorId="26A062C1" id="Rectangle 8" o:spid="_x0000_s1026" style="position:absolute;left:0;text-align:left;margin-left:91.1pt;margin-top:134.45pt;width:360.75pt;height:52.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" filled="f" stroked="f">
                <v:textbox inset="0,0,0,0">
                  <w:txbxContent>
                    <w:p w14:paraId="1C44AB85" w14:textId="2ADA6829" w:rsidR="00E02E15" w:rsidRPr="002056C5" w:rsidRDefault="00E02E15" w:rsidP="00E44760">
                      <w:pPr>
                        <w:jc w:val="center"/>
                        <w:rPr>
                          <w:b/>
                          <w:color w:val="00CACE"/>
                          <w:sz w:val="36"/>
                          <w:szCs w:val="40"/>
                        </w:rPr>
                      </w:pPr>
                      <w:r w:rsidRPr="002056C5">
                        <w:rPr>
                          <w:b/>
                          <w:color w:val="00CACE"/>
                          <w:sz w:val="36"/>
                          <w:szCs w:val="40"/>
                        </w:rPr>
                        <w:t>Grupos de riesgo y códigos de práctica en un laboratorio de biotecnología</w:t>
                      </w:r>
                    </w:p>
                  </w:txbxContent>
                </v:textbox>
              </v:rect>
            </w:pict>
          </mc:Fallback>
        </mc:AlternateContent>
      </w:r>
      <w:r w:rsidRPr="000E7588">
        <w:rPr>
          <w:noProof/>
          <w:lang w:val="es-419" w:eastAsia="es-419"/>
        </w:rPr>
        <mc:AlternateContent>
          <mc:Choice Requires="wps">
            <w:drawing>
              <wp:anchor distT="0" distB="0" distL="114300" distR="114300" simplePos="0" relativeHeight="251702272" behindDoc="0" locked="0" layoutInCell="1" allowOverlap="1" wp14:anchorId="086BCDBA" wp14:editId="45E802D9">
                <wp:simplePos x="0" y="0"/>
                <wp:positionH relativeFrom="margin">
                  <wp:posOffset>1109345</wp:posOffset>
                </wp:positionH>
                <wp:positionV relativeFrom="paragraph">
                  <wp:posOffset>678815</wp:posOffset>
                </wp:positionV>
                <wp:extent cx="4667250" cy="933450"/>
                <wp:effectExtent l="0" t="0" r="0" b="0"/>
                <wp:wrapNone/>
                <wp:docPr id="12" name="Rectangle 8"/>
                <wp:cNvGraphicFramePr/>
                <a:graphic xmlns:a="http://schemas.openxmlformats.org/drawingml/2006/main">
                  <a:graphicData uri="http://schemas.microsoft.com/office/word/2010/wordprocessingShape">
                    <wps:wsp>
                      <wps:cNvSpPr/>
                      <wps:spPr>
                        <a:xfrm>
                          <a:off x="0" y="0"/>
                          <a:ext cx="4667250" cy="933450"/>
                        </a:xfrm>
                        <a:prstGeom prst="rect">
                          <a:avLst/>
                        </a:prstGeom>
                        <a:ln>
                          <a:noFill/>
                        </a:ln>
                      </wps:spPr>
                      <wps:txbx>
                        <w:txbxContent>
                          <w:p w14:paraId="7FF3FB6A" w14:textId="76CF6F99" w:rsidR="00E02E15" w:rsidRPr="002056C5" w:rsidRDefault="00E02E15" w:rsidP="00E44760">
                            <w:pPr>
                              <w:jc w:val="center"/>
                              <w:rPr>
                                <w:color w:val="00CACE"/>
                                <w:sz w:val="40"/>
                                <w:szCs w:val="44"/>
                              </w:rPr>
                            </w:pPr>
                            <w:r w:rsidRPr="002056C5">
                              <w:rPr>
                                <w:color w:val="00CACE"/>
                                <w:sz w:val="40"/>
                                <w:szCs w:val="44"/>
                              </w:rPr>
                              <w:t>Módulo 1: Establecimiento de un laboratorio de biotecnología, normas y equipamiento</w:t>
                            </w:r>
                          </w:p>
                        </w:txbxContent>
                      </wps:txbx>
                      <wps:bodyPr horzOverflow="overflow" vert="horz"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rect w14:anchorId="086BCDBA" id="_x0000_s1027" style="position:absolute;left:0;text-align:left;margin-left:87.35pt;margin-top:53.45pt;width:367.5pt;height:73.5pt;z-index:2517022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" filled="f" stroked="f">
                <v:textbox inset="0,0,0,0">
                  <w:txbxContent>
                    <w:p w14:paraId="7FF3FB6A" w14:textId="76CF6F99" w:rsidR="00E02E15" w:rsidRPr="002056C5" w:rsidRDefault="00E02E15" w:rsidP="00E44760">
                      <w:pPr>
                        <w:jc w:val="center"/>
                        <w:rPr>
                          <w:color w:val="00CACE"/>
                          <w:sz w:val="40"/>
                          <w:szCs w:val="44"/>
                        </w:rPr>
                      </w:pPr>
                      <w:r w:rsidRPr="002056C5">
                        <w:rPr>
                          <w:color w:val="00CACE"/>
                          <w:sz w:val="40"/>
                          <w:szCs w:val="44"/>
                        </w:rPr>
                        <w:t>Módulo 1: Establecimiento de un laboratorio de biotecnología, normas y equipamiento</w:t>
                      </w:r>
                    </w:p>
                  </w:txbxContent>
                </v:textbox>
                <w10:wrap anchorx="margin"/>
              </v:rect>
            </w:pict>
          </mc:Fallback>
        </mc:AlternateContent>
      </w:r>
      <w:r w:rsidR="00597630" w:rsidRPr="000E7588">
        <w:rPr>
          <w:noProof/>
          <w:lang w:val="es-419" w:eastAsia="es-419"/>
        </w:rPr>
        <mc:AlternateContent>
          <mc:Choice Requires="wps">
            <w:drawing>
              <wp:anchor distT="0" distB="0" distL="114300" distR="114300" simplePos="0" relativeHeight="251700224" behindDoc="0" locked="0" layoutInCell="1" allowOverlap="1" wp14:anchorId="0895D04B" wp14:editId="074D5276">
                <wp:simplePos x="0" y="0"/>
                <wp:positionH relativeFrom="margin">
                  <wp:posOffset>867410</wp:posOffset>
                </wp:positionH>
                <wp:positionV relativeFrom="paragraph">
                  <wp:posOffset>10160</wp:posOffset>
                </wp:positionV>
                <wp:extent cx="4991100" cy="552090"/>
                <wp:effectExtent l="0" t="0" r="0" b="0"/>
                <wp:wrapNone/>
                <wp:docPr id="11" name="Rectangle 8"/>
                <wp:cNvGraphicFramePr/>
                <a:graphic xmlns:a="http://schemas.openxmlformats.org/drawingml/2006/main">
                  <a:graphicData uri="http://schemas.microsoft.com/office/word/2010/wordprocessingShape">
                    <wps:wsp>
                      <wps:cNvSpPr/>
                      <wps:spPr>
                        <a:xfrm>
                          <a:off x="0" y="0"/>
                          <a:ext cx="4991100" cy="552090"/>
                        </a:xfrm>
                        <a:prstGeom prst="rect">
                          <a:avLst/>
                        </a:prstGeom>
                        <a:ln>
                          <a:noFill/>
                        </a:ln>
                      </wps:spPr>
                      <wps:txbx>
                        <w:txbxContent>
                          <w:p w14:paraId="1A6058D0" w14:textId="77777777" w:rsidR="00E02E15" w:rsidRPr="002056C5" w:rsidRDefault="00E02E15" w:rsidP="00E44760">
                            <w:pPr>
                              <w:jc w:val="center"/>
                              <w:rPr>
                                <w:b/>
                                <w:color w:val="006666"/>
                                <w:sz w:val="72"/>
                                <w:szCs w:val="56"/>
                              </w:rPr>
                            </w:pPr>
                            <w:r w:rsidRPr="002056C5">
                              <w:rPr>
                                <w:b/>
                                <w:color w:val="006666"/>
                                <w:sz w:val="72"/>
                                <w:szCs w:val="56"/>
                              </w:rPr>
                              <w:t>Bienvenidos</w:t>
                            </w:r>
                          </w:p>
                        </w:txbxContent>
                      </wps:txbx>
                      <wps:bodyPr horzOverflow="overflow" vert="horz"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rect w14:anchorId="0895D04B" id="_x0000_s1028" style="position:absolute;left:0;text-align:left;margin-left:68.3pt;margin-top:.8pt;width:393pt;height:43.45pt;z-index:2517002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" filled="f" stroked="f">
                <v:textbox inset="0,0,0,0">
                  <w:txbxContent>
                    <w:p w14:paraId="1A6058D0" w14:textId="77777777" w:rsidR="00E02E15" w:rsidRPr="002056C5" w:rsidRDefault="00E02E15" w:rsidP="00E44760">
                      <w:pPr>
                        <w:jc w:val="center"/>
                        <w:rPr>
                          <w:b/>
                          <w:color w:val="006666"/>
                          <w:sz w:val="72"/>
                          <w:szCs w:val="56"/>
                        </w:rPr>
                      </w:pPr>
                      <w:r w:rsidRPr="002056C5">
                        <w:rPr>
                          <w:b/>
                          <w:color w:val="006666"/>
                          <w:sz w:val="72"/>
                          <w:szCs w:val="56"/>
                        </w:rPr>
                        <w:t>Bienvenidos</w:t>
                      </w:r>
                    </w:p>
                  </w:txbxContent>
                </v:textbox>
                <w10:wrap anchorx="margin"/>
              </v:rect>
            </w:pict>
          </mc:Fallback>
        </mc:AlternateContent>
      </w:r>
      <w:r w:rsidR="00E44760" w:rsidRPr="000E7588">
        <w:br w:type="page"/>
      </w:r>
    </w:p>
    <w:p w14:paraId="6EF3D953" w14:textId="621F4421" w:rsidR="00623C83" w:rsidRPr="000E7588" w:rsidRDefault="00B145EF" w:rsidP="00343029">
      <w:pPr>
        <w:pStyle w:val="Ttulo"/>
      </w:pPr>
      <w:r w:rsidRPr="000E7588">
        <w:lastRenderedPageBreak/>
        <w:t>CONTEXTUALIZACIÓN</w:t>
      </w:r>
    </w:p>
    <w:p w14:paraId="0EDE5A51" w14:textId="77777777" w:rsidR="00343029" w:rsidRPr="000E7588" w:rsidRDefault="00343029" w:rsidP="00F718EA">
      <w:pPr>
        <w:pStyle w:val="H2"/>
      </w:pPr>
      <w:r w:rsidRPr="000E7588">
        <w:t>Introducción</w:t>
      </w:r>
    </w:p>
    <w:p w14:paraId="6877DABF" w14:textId="77777777" w:rsidR="002056C5" w:rsidRDefault="002056C5" w:rsidP="002056C5">
      <w:r>
        <w:t>Les damos la bienvenida a la unidad temática sobre los grupos de riesgo y códigos de practica que se deben tratar en un laboratorio de biotecnología, está unidad se enfocará en el reconocimiento de los grupos de riesgos que clasifican a un laboratorio y los códigos de prácticas a tener en cuenta para evitar y hacer frente a situaciones de emergencia en el laboratorio, ya que este es un espacio de alto peligro para las personas.</w:t>
      </w:r>
    </w:p>
    <w:p w14:paraId="4C41FE0C" w14:textId="77777777" w:rsidR="002056C5" w:rsidRDefault="002056C5" w:rsidP="002056C5">
      <w:r>
        <w:t>Generalmente los equipos que se usan en el laboratorio, son delicados y su mal uso puede provocar accidentes, poniendo en riesgo la salud y el trabajo de las personas que realizan sus actividades allí, así como daños en los equipos o los elementos de trabajo.</w:t>
      </w:r>
    </w:p>
    <w:p w14:paraId="38555BB3" w14:textId="77777777" w:rsidR="002056C5" w:rsidRDefault="002056C5" w:rsidP="002056C5">
      <w:r>
        <w:t>En muchos casos los procesos que se realizan dentro de los laboratorios de biotecnología requieren de mucho cuidado, por lo que un mal procedimiento o una mala práctica de laboratorio incurrirán en accidentes afectando la salud del personal de trabajo y el entorno del laboratorio.</w:t>
      </w:r>
    </w:p>
    <w:p w14:paraId="7C4833E0" w14:textId="77777777" w:rsidR="002056C5" w:rsidRDefault="002056C5" w:rsidP="002056C5">
      <w:r>
        <w:t xml:space="preserve">Al finalizar esta unidad usted contará con los conocimientos sobre la clasificación adecuada de un laboratorio teniendo en cuenta las actividades que se realizaran en él, el reconocimiento de elementos que minimizan los riegos de accidentalidad, además de los componentes para la planeación y prevención de accidentes o situaciones de emergencia. </w:t>
      </w:r>
    </w:p>
    <w:p w14:paraId="78FB0B89" w14:textId="77777777" w:rsidR="002056C5" w:rsidRDefault="002056C5" w:rsidP="002056C5">
      <w:r>
        <w:t>Esperamos que el conocimiento brindado en esta unidad le permita hacer su trabajo con un mínimo de acciones que causen daños a las personas, los proyectos y las actividades que se lleven a cabo en el laboratorio. Recuerde, durante el recorrido por esta unidad, que los laboratorios son espacios de alto riesgo, por lo que, procure aprender al máximo lo que acá queremos enseñarle.</w:t>
      </w:r>
    </w:p>
    <w:p w14:paraId="2513F417" w14:textId="7AB3040B" w:rsidR="002056C5" w:rsidRPr="002056C5" w:rsidRDefault="002056C5" w:rsidP="002056C5">
      <w:pPr>
        <w:rPr>
          <w:lang w:val="es-419"/>
        </w:rPr>
      </w:pPr>
      <w:r>
        <w:t>También, al finalizar esta unidad encontrará actividades aplicativas que le permitirán usar los nuevos conocimientos, en ellas estaremos simulando situaciones reales de peligrosidad o fuera de las normas de bioseguridad aplicadas por las organizaciones gubernamentales para que usted pueda idear acciones apropiadas para resolver los problemas planteados. Estas actividades le permitirán interiorizar lo que consideramos es importante para su bienestar, el de su grupo y el cuidado del laboratorio.</w:t>
      </w:r>
    </w:p>
    <w:p w14:paraId="794DF57D" w14:textId="21E7BE21" w:rsidR="00343029" w:rsidRPr="00E02E15" w:rsidRDefault="00343029" w:rsidP="00F718EA">
      <w:pPr>
        <w:pStyle w:val="H2"/>
      </w:pPr>
      <w:r w:rsidRPr="00E02E15">
        <w:t>Objetivo</w:t>
      </w:r>
    </w:p>
    <w:p w14:paraId="16B3E6E9" w14:textId="77777777" w:rsidR="002056C5" w:rsidRPr="002056C5" w:rsidRDefault="002056C5" w:rsidP="002056C5">
      <w:pPr>
        <w:rPr>
          <w:lang w:val="es-419"/>
        </w:rPr>
      </w:pPr>
      <w:r w:rsidRPr="002056C5">
        <w:rPr>
          <w:lang w:val="es-419"/>
        </w:rPr>
        <w:t>Identificar los grupos de riegos y los códigos de prácticas que se deben llevar a cabo en un laboratorio de biotecnología, para la planeación y prevención de situaciones en emergencia.</w:t>
      </w:r>
    </w:p>
    <w:p w14:paraId="432E7A9B" w14:textId="77777777" w:rsidR="00AB06A7" w:rsidRDefault="00AB06A7">
      <w:pPr>
        <w:spacing w:after="160" w:line="259" w:lineRule="auto"/>
        <w:jc w:val="left"/>
        <w:rPr>
          <w:b/>
          <w:color w:val="009999"/>
          <w:sz w:val="28"/>
        </w:rPr>
      </w:pPr>
      <w:r>
        <w:br w:type="page"/>
      </w:r>
    </w:p>
    <w:p w14:paraId="21EC0FD3" w14:textId="6898A63E" w:rsidR="00343029" w:rsidRPr="000E7588" w:rsidRDefault="00096F60" w:rsidP="00F718EA">
      <w:pPr>
        <w:pStyle w:val="H2"/>
      </w:pPr>
      <w:r w:rsidRPr="000E7588">
        <w:lastRenderedPageBreak/>
        <w:t>Contenido</w:t>
      </w:r>
    </w:p>
    <w:bookmarkStart w:id="0" w:name="_GoBack"/>
    <w:bookmarkEnd w:id="0"/>
    <w:p w14:paraId="0C746785" w14:textId="77777777" w:rsidR="00D2731B" w:rsidRDefault="002C115D">
      <w:pPr>
        <w:pStyle w:val="TDC1"/>
        <w:tabs>
          <w:tab w:val="left" w:pos="400"/>
          <w:tab w:val="right" w:pos="9394"/>
        </w:tabs>
        <w:rPr>
          <w:rFonts w:asciiTheme="minorHAnsi" w:eastAsiaTheme="minorEastAsia" w:hAnsiTheme="minorHAnsi"/>
          <w:noProof/>
          <w:lang w:val="es-419" w:eastAsia="es-419"/>
        </w:rPr>
      </w:pPr>
      <w:r w:rsidRPr="000E7588">
        <w:fldChar w:fldCharType="begin"/>
      </w:r>
      <w:r w:rsidRPr="000E7588">
        <w:instrText xml:space="preserve"> TOC \o "1-3" \n \h \z \u </w:instrText>
      </w:r>
      <w:r w:rsidRPr="000E7588">
        <w:fldChar w:fldCharType="separate"/>
      </w:r>
      <w:hyperlink w:anchor="_Toc519060957" w:history="1">
        <w:r w:rsidR="00D2731B" w:rsidRPr="00291DD3">
          <w:rPr>
            <w:rStyle w:val="Hipervnculo"/>
            <w:noProof/>
          </w:rPr>
          <w:t>1</w:t>
        </w:r>
        <w:r w:rsidR="00D2731B">
          <w:rPr>
            <w:rFonts w:asciiTheme="minorHAnsi" w:eastAsiaTheme="minorEastAsia" w:hAnsiTheme="minorHAnsi"/>
            <w:noProof/>
            <w:lang w:val="es-419" w:eastAsia="es-419"/>
          </w:rPr>
          <w:tab/>
        </w:r>
        <w:r w:rsidR="00D2731B" w:rsidRPr="00291DD3">
          <w:rPr>
            <w:rStyle w:val="Hipervnculo"/>
            <w:noProof/>
          </w:rPr>
          <w:t>Introducción a los grupos de riesgo y códigos de práctica en el laboratorio de biotecnología</w:t>
        </w:r>
      </w:hyperlink>
    </w:p>
    <w:p w14:paraId="68B40EBD" w14:textId="77777777" w:rsidR="00D2731B" w:rsidRDefault="00D2731B">
      <w:pPr>
        <w:pStyle w:val="TDC1"/>
        <w:tabs>
          <w:tab w:val="left" w:pos="400"/>
          <w:tab w:val="right" w:pos="9394"/>
        </w:tabs>
        <w:rPr>
          <w:rFonts w:asciiTheme="minorHAnsi" w:eastAsiaTheme="minorEastAsia" w:hAnsiTheme="minorHAnsi"/>
          <w:noProof/>
          <w:lang w:val="es-419" w:eastAsia="es-419"/>
        </w:rPr>
      </w:pPr>
      <w:hyperlink w:anchor="_Toc519060958" w:history="1">
        <w:r w:rsidRPr="00291DD3">
          <w:rPr>
            <w:rStyle w:val="Hipervnculo"/>
            <w:noProof/>
          </w:rPr>
          <w:t>2</w:t>
        </w:r>
        <w:r>
          <w:rPr>
            <w:rFonts w:asciiTheme="minorHAnsi" w:eastAsiaTheme="minorEastAsia" w:hAnsiTheme="minorHAnsi"/>
            <w:noProof/>
            <w:lang w:val="es-419" w:eastAsia="es-419"/>
          </w:rPr>
          <w:tab/>
        </w:r>
        <w:r w:rsidRPr="00291DD3">
          <w:rPr>
            <w:rStyle w:val="Hipervnculo"/>
            <w:noProof/>
          </w:rPr>
          <w:t>Grupos de riesgo de los laboratorios que trabajan con microorganismos y niveles de seguridad</w:t>
        </w:r>
      </w:hyperlink>
    </w:p>
    <w:p w14:paraId="5EA6560E" w14:textId="77777777" w:rsidR="00D2731B" w:rsidRDefault="00D2731B">
      <w:pPr>
        <w:pStyle w:val="TDC2"/>
        <w:tabs>
          <w:tab w:val="left" w:pos="880"/>
          <w:tab w:val="right" w:pos="9394"/>
        </w:tabs>
        <w:rPr>
          <w:rFonts w:asciiTheme="minorHAnsi" w:eastAsiaTheme="minorEastAsia" w:hAnsiTheme="minorHAnsi"/>
          <w:noProof/>
          <w:lang w:val="es-419" w:eastAsia="es-419"/>
        </w:rPr>
      </w:pPr>
      <w:hyperlink w:anchor="_Toc519060959" w:history="1">
        <w:r w:rsidRPr="00291DD3">
          <w:rPr>
            <w:rStyle w:val="Hipervnculo"/>
            <w:noProof/>
          </w:rPr>
          <w:t>2.1</w:t>
        </w:r>
        <w:r>
          <w:rPr>
            <w:rFonts w:asciiTheme="minorHAnsi" w:eastAsiaTheme="minorEastAsia" w:hAnsiTheme="minorHAnsi"/>
            <w:noProof/>
            <w:lang w:val="es-419" w:eastAsia="es-419"/>
          </w:rPr>
          <w:tab/>
        </w:r>
        <w:r w:rsidRPr="00291DD3">
          <w:rPr>
            <w:rStyle w:val="Hipervnculo"/>
            <w:noProof/>
          </w:rPr>
          <w:t>Grupos de riesgo</w:t>
        </w:r>
      </w:hyperlink>
    </w:p>
    <w:p w14:paraId="2E40386B" w14:textId="77777777" w:rsidR="00D2731B" w:rsidRDefault="00D2731B">
      <w:pPr>
        <w:pStyle w:val="TDC2"/>
        <w:tabs>
          <w:tab w:val="left" w:pos="880"/>
          <w:tab w:val="right" w:pos="9394"/>
        </w:tabs>
        <w:rPr>
          <w:rFonts w:asciiTheme="minorHAnsi" w:eastAsiaTheme="minorEastAsia" w:hAnsiTheme="minorHAnsi"/>
          <w:noProof/>
          <w:lang w:val="es-419" w:eastAsia="es-419"/>
        </w:rPr>
      </w:pPr>
      <w:hyperlink w:anchor="_Toc519060960" w:history="1">
        <w:r w:rsidRPr="00291DD3">
          <w:rPr>
            <w:rStyle w:val="Hipervnculo"/>
            <w:noProof/>
          </w:rPr>
          <w:t>2.2</w:t>
        </w:r>
        <w:r>
          <w:rPr>
            <w:rFonts w:asciiTheme="minorHAnsi" w:eastAsiaTheme="minorEastAsia" w:hAnsiTheme="minorHAnsi"/>
            <w:noProof/>
            <w:lang w:val="es-419" w:eastAsia="es-419"/>
          </w:rPr>
          <w:tab/>
        </w:r>
        <w:r w:rsidRPr="00291DD3">
          <w:rPr>
            <w:rStyle w:val="Hipervnculo"/>
            <w:noProof/>
          </w:rPr>
          <w:t>Niveles de seguridad</w:t>
        </w:r>
      </w:hyperlink>
    </w:p>
    <w:p w14:paraId="70C138D6" w14:textId="77777777" w:rsidR="00D2731B" w:rsidRDefault="00D2731B">
      <w:pPr>
        <w:pStyle w:val="TDC1"/>
        <w:tabs>
          <w:tab w:val="left" w:pos="400"/>
          <w:tab w:val="right" w:pos="9394"/>
        </w:tabs>
        <w:rPr>
          <w:rFonts w:asciiTheme="minorHAnsi" w:eastAsiaTheme="minorEastAsia" w:hAnsiTheme="minorHAnsi"/>
          <w:noProof/>
          <w:lang w:val="es-419" w:eastAsia="es-419"/>
        </w:rPr>
      </w:pPr>
      <w:hyperlink w:anchor="_Toc519060961" w:history="1">
        <w:r w:rsidRPr="00291DD3">
          <w:rPr>
            <w:rStyle w:val="Hipervnculo"/>
            <w:noProof/>
          </w:rPr>
          <w:t>3</w:t>
        </w:r>
        <w:r>
          <w:rPr>
            <w:rFonts w:asciiTheme="minorHAnsi" w:eastAsiaTheme="minorEastAsia" w:hAnsiTheme="minorHAnsi"/>
            <w:noProof/>
            <w:lang w:val="es-419" w:eastAsia="es-419"/>
          </w:rPr>
          <w:tab/>
        </w:r>
        <w:r w:rsidRPr="00291DD3">
          <w:rPr>
            <w:rStyle w:val="Hipervnculo"/>
            <w:noProof/>
          </w:rPr>
          <w:t>Código de prácticas</w:t>
        </w:r>
      </w:hyperlink>
    </w:p>
    <w:p w14:paraId="3FAE4D06" w14:textId="77777777" w:rsidR="00D2731B" w:rsidRDefault="00D2731B">
      <w:pPr>
        <w:pStyle w:val="TDC2"/>
        <w:tabs>
          <w:tab w:val="left" w:pos="880"/>
          <w:tab w:val="right" w:pos="9394"/>
        </w:tabs>
        <w:rPr>
          <w:rFonts w:asciiTheme="minorHAnsi" w:eastAsiaTheme="minorEastAsia" w:hAnsiTheme="minorHAnsi"/>
          <w:noProof/>
          <w:lang w:val="es-419" w:eastAsia="es-419"/>
        </w:rPr>
      </w:pPr>
      <w:hyperlink w:anchor="_Toc519060962" w:history="1">
        <w:r w:rsidRPr="00291DD3">
          <w:rPr>
            <w:rStyle w:val="Hipervnculo"/>
            <w:noProof/>
          </w:rPr>
          <w:t>3.1</w:t>
        </w:r>
        <w:r>
          <w:rPr>
            <w:rFonts w:asciiTheme="minorHAnsi" w:eastAsiaTheme="minorEastAsia" w:hAnsiTheme="minorHAnsi"/>
            <w:noProof/>
            <w:lang w:val="es-419" w:eastAsia="es-419"/>
          </w:rPr>
          <w:tab/>
        </w:r>
        <w:r w:rsidRPr="00291DD3">
          <w:rPr>
            <w:rStyle w:val="Hipervnculo"/>
            <w:noProof/>
          </w:rPr>
          <w:t>Planes de emergencia</w:t>
        </w:r>
      </w:hyperlink>
    </w:p>
    <w:p w14:paraId="1CCDAC95" w14:textId="77777777" w:rsidR="00D2731B" w:rsidRDefault="00D2731B">
      <w:pPr>
        <w:pStyle w:val="TDC2"/>
        <w:tabs>
          <w:tab w:val="left" w:pos="880"/>
          <w:tab w:val="right" w:pos="9394"/>
        </w:tabs>
        <w:rPr>
          <w:rFonts w:asciiTheme="minorHAnsi" w:eastAsiaTheme="minorEastAsia" w:hAnsiTheme="minorHAnsi"/>
          <w:noProof/>
          <w:lang w:val="es-419" w:eastAsia="es-419"/>
        </w:rPr>
      </w:pPr>
      <w:hyperlink w:anchor="_Toc519060963" w:history="1">
        <w:r w:rsidRPr="00291DD3">
          <w:rPr>
            <w:rStyle w:val="Hipervnculo"/>
            <w:noProof/>
          </w:rPr>
          <w:t>3.2</w:t>
        </w:r>
        <w:r>
          <w:rPr>
            <w:rFonts w:asciiTheme="minorHAnsi" w:eastAsiaTheme="minorEastAsia" w:hAnsiTheme="minorHAnsi"/>
            <w:noProof/>
            <w:lang w:val="es-419" w:eastAsia="es-419"/>
          </w:rPr>
          <w:tab/>
        </w:r>
        <w:r w:rsidRPr="00291DD3">
          <w:rPr>
            <w:rStyle w:val="Hipervnculo"/>
            <w:noProof/>
          </w:rPr>
          <w:t>Plan de evacuación</w:t>
        </w:r>
      </w:hyperlink>
    </w:p>
    <w:p w14:paraId="19629BF6" w14:textId="77777777" w:rsidR="00D2731B" w:rsidRDefault="00D2731B">
      <w:pPr>
        <w:pStyle w:val="TDC2"/>
        <w:tabs>
          <w:tab w:val="left" w:pos="880"/>
          <w:tab w:val="right" w:pos="9394"/>
        </w:tabs>
        <w:rPr>
          <w:rFonts w:asciiTheme="minorHAnsi" w:eastAsiaTheme="minorEastAsia" w:hAnsiTheme="minorHAnsi"/>
          <w:noProof/>
          <w:lang w:val="es-419" w:eastAsia="es-419"/>
        </w:rPr>
      </w:pPr>
      <w:hyperlink w:anchor="_Toc519060964" w:history="1">
        <w:r w:rsidRPr="00291DD3">
          <w:rPr>
            <w:rStyle w:val="Hipervnculo"/>
            <w:noProof/>
          </w:rPr>
          <w:t>3.3</w:t>
        </w:r>
        <w:r>
          <w:rPr>
            <w:rFonts w:asciiTheme="minorHAnsi" w:eastAsiaTheme="minorEastAsia" w:hAnsiTheme="minorHAnsi"/>
            <w:noProof/>
            <w:lang w:val="es-419" w:eastAsia="es-419"/>
          </w:rPr>
          <w:tab/>
        </w:r>
        <w:r w:rsidRPr="00291DD3">
          <w:rPr>
            <w:rStyle w:val="Hipervnculo"/>
            <w:noProof/>
          </w:rPr>
          <w:t>Prevención contra fuego</w:t>
        </w:r>
      </w:hyperlink>
    </w:p>
    <w:p w14:paraId="7705D8F2" w14:textId="77777777" w:rsidR="00D2731B" w:rsidRDefault="00D2731B">
      <w:pPr>
        <w:pStyle w:val="TDC2"/>
        <w:tabs>
          <w:tab w:val="left" w:pos="880"/>
          <w:tab w:val="right" w:pos="9394"/>
        </w:tabs>
        <w:rPr>
          <w:rFonts w:asciiTheme="minorHAnsi" w:eastAsiaTheme="minorEastAsia" w:hAnsiTheme="minorHAnsi"/>
          <w:noProof/>
          <w:lang w:val="es-419" w:eastAsia="es-419"/>
        </w:rPr>
      </w:pPr>
      <w:hyperlink w:anchor="_Toc519060965" w:history="1">
        <w:r w:rsidRPr="00291DD3">
          <w:rPr>
            <w:rStyle w:val="Hipervnculo"/>
            <w:noProof/>
          </w:rPr>
          <w:t>3.4</w:t>
        </w:r>
        <w:r>
          <w:rPr>
            <w:rFonts w:asciiTheme="minorHAnsi" w:eastAsiaTheme="minorEastAsia" w:hAnsiTheme="minorHAnsi"/>
            <w:noProof/>
            <w:lang w:val="es-419" w:eastAsia="es-419"/>
          </w:rPr>
          <w:tab/>
        </w:r>
        <w:r w:rsidRPr="00291DD3">
          <w:rPr>
            <w:rStyle w:val="Hipervnculo"/>
            <w:noProof/>
          </w:rPr>
          <w:t>Vigilancia médica y sanitaria</w:t>
        </w:r>
      </w:hyperlink>
    </w:p>
    <w:p w14:paraId="3660BF0A" w14:textId="77777777" w:rsidR="00D2731B" w:rsidRDefault="00D2731B">
      <w:pPr>
        <w:pStyle w:val="TDC2"/>
        <w:tabs>
          <w:tab w:val="left" w:pos="880"/>
          <w:tab w:val="right" w:pos="9394"/>
        </w:tabs>
        <w:rPr>
          <w:rFonts w:asciiTheme="minorHAnsi" w:eastAsiaTheme="minorEastAsia" w:hAnsiTheme="minorHAnsi"/>
          <w:noProof/>
          <w:lang w:val="es-419" w:eastAsia="es-419"/>
        </w:rPr>
      </w:pPr>
      <w:hyperlink w:anchor="_Toc519060966" w:history="1">
        <w:r w:rsidRPr="00291DD3">
          <w:rPr>
            <w:rStyle w:val="Hipervnculo"/>
            <w:noProof/>
          </w:rPr>
          <w:t>3.5</w:t>
        </w:r>
        <w:r>
          <w:rPr>
            <w:rFonts w:asciiTheme="minorHAnsi" w:eastAsiaTheme="minorEastAsia" w:hAnsiTheme="minorHAnsi"/>
            <w:noProof/>
            <w:lang w:val="es-419" w:eastAsia="es-419"/>
          </w:rPr>
          <w:tab/>
        </w:r>
        <w:r w:rsidRPr="00291DD3">
          <w:rPr>
            <w:rStyle w:val="Hipervnculo"/>
            <w:noProof/>
          </w:rPr>
          <w:t>Accidentes laborales o de trabajo</w:t>
        </w:r>
      </w:hyperlink>
    </w:p>
    <w:p w14:paraId="388DB7AD" w14:textId="77777777" w:rsidR="00D2731B" w:rsidRDefault="00D2731B">
      <w:pPr>
        <w:pStyle w:val="TDC1"/>
        <w:tabs>
          <w:tab w:val="left" w:pos="400"/>
          <w:tab w:val="right" w:pos="9394"/>
        </w:tabs>
        <w:rPr>
          <w:rFonts w:asciiTheme="minorHAnsi" w:eastAsiaTheme="minorEastAsia" w:hAnsiTheme="minorHAnsi"/>
          <w:noProof/>
          <w:lang w:val="es-419" w:eastAsia="es-419"/>
        </w:rPr>
      </w:pPr>
      <w:hyperlink w:anchor="_Toc519060967" w:history="1">
        <w:r w:rsidRPr="00291DD3">
          <w:rPr>
            <w:rStyle w:val="Hipervnculo"/>
            <w:noProof/>
          </w:rPr>
          <w:t>4</w:t>
        </w:r>
        <w:r>
          <w:rPr>
            <w:rFonts w:asciiTheme="minorHAnsi" w:eastAsiaTheme="minorEastAsia" w:hAnsiTheme="minorHAnsi"/>
            <w:noProof/>
            <w:lang w:val="es-419" w:eastAsia="es-419"/>
          </w:rPr>
          <w:tab/>
        </w:r>
        <w:r w:rsidRPr="00291DD3">
          <w:rPr>
            <w:rStyle w:val="Hipervnculo"/>
            <w:noProof/>
          </w:rPr>
          <w:t>Resumen</w:t>
        </w:r>
      </w:hyperlink>
    </w:p>
    <w:p w14:paraId="368BB49B" w14:textId="77777777" w:rsidR="002A582C" w:rsidRPr="000E7588" w:rsidRDefault="002C115D" w:rsidP="002A582C">
      <w:r w:rsidRPr="000E7588">
        <w:fldChar w:fldCharType="end"/>
      </w:r>
    </w:p>
    <w:p w14:paraId="5C27809E" w14:textId="1F87916B" w:rsidR="00B05CFC" w:rsidRPr="000E7588" w:rsidRDefault="002D288B" w:rsidP="00CF5DDC">
      <w:pPr>
        <w:pStyle w:val="Ttulo"/>
      </w:pPr>
      <w:r w:rsidRPr="000E7588">
        <w:lastRenderedPageBreak/>
        <w:t>ESQUEMA</w:t>
      </w:r>
      <w:r w:rsidR="00B05CFC" w:rsidRPr="000E7588">
        <w:t xml:space="preserve"> </w:t>
      </w:r>
    </w:p>
    <w:p w14:paraId="52E3E325" w14:textId="78DF95B8" w:rsidR="00B05CFC" w:rsidRPr="000E7588" w:rsidRDefault="00AB06A7" w:rsidP="00AB06A7">
      <w:pPr>
        <w:spacing w:after="160" w:line="259" w:lineRule="auto"/>
        <w:jc w:val="center"/>
      </w:pPr>
      <w:r>
        <w:rPr>
          <w:noProof/>
          <w:lang w:val="es-419" w:eastAsia="es-419"/>
        </w:rPr>
        <w:drawing>
          <wp:inline distT="0" distB="0" distL="0" distR="0" wp14:anchorId="347FA237" wp14:editId="5605D702">
            <wp:extent cx="5524500" cy="5108537"/>
            <wp:effectExtent l="0" t="0" r="0" b="0"/>
            <wp:docPr id="7172" name="Imagen 7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2" name="mapa.png"/>
                    <pic:cNvPicPr/>
                  </pic:nvPicPr>
                  <pic:blipFill>
                    <a:blip r:embed="rId9">
                      <a:extLst>
                        <a:ext uri="{28A0092B-C50C-407E-A947-70E740481C1C}">
                          <a14:useLocalDpi xmlns:a14="http://schemas.microsoft.com/office/drawing/2010/main" val="0"/>
                        </a:ext>
                      </a:extLst>
                    </a:blip>
                    <a:stretch>
                      <a:fillRect/>
                    </a:stretch>
                  </pic:blipFill>
                  <pic:spPr>
                    <a:xfrm>
                      <a:off x="0" y="0"/>
                      <a:ext cx="5530179" cy="5113789"/>
                    </a:xfrm>
                    <a:prstGeom prst="rect">
                      <a:avLst/>
                    </a:prstGeom>
                  </pic:spPr>
                </pic:pic>
              </a:graphicData>
            </a:graphic>
          </wp:inline>
        </w:drawing>
      </w:r>
    </w:p>
    <w:p w14:paraId="0B8DD70A" w14:textId="69225D3B" w:rsidR="00B05CFC" w:rsidRPr="000E7588" w:rsidRDefault="00B05CFC">
      <w:pPr>
        <w:spacing w:after="160" w:line="259" w:lineRule="auto"/>
        <w:jc w:val="left"/>
      </w:pPr>
    </w:p>
    <w:p w14:paraId="034846BA" w14:textId="77777777" w:rsidR="00597630" w:rsidRPr="0088672C" w:rsidRDefault="00597630" w:rsidP="00B564E0">
      <w:pPr>
        <w:pStyle w:val="Ttulo1"/>
      </w:pPr>
      <w:bookmarkStart w:id="1" w:name="_Toc501876609"/>
      <w:bookmarkStart w:id="2" w:name="_Toc519060957"/>
      <w:r>
        <w:lastRenderedPageBreak/>
        <w:t>Introducción a los grupos de riesgo y códigos de práctica en el laboratorio de biotecnología</w:t>
      </w:r>
      <w:bookmarkEnd w:id="1"/>
      <w:bookmarkEnd w:id="2"/>
      <w:r>
        <w:t xml:space="preserve"> </w:t>
      </w:r>
    </w:p>
    <w:p w14:paraId="06CDF164" w14:textId="1CD96CD6" w:rsidR="00597630" w:rsidRDefault="00B564E0" w:rsidP="00B564E0">
      <w:pPr>
        <w:tabs>
          <w:tab w:val="left" w:pos="567"/>
        </w:tabs>
        <w:jc w:val="center"/>
      </w:pPr>
      <w:r>
        <w:rPr>
          <w:noProof/>
          <w:lang w:val="es-419" w:eastAsia="es-419"/>
        </w:rPr>
        <w:drawing>
          <wp:inline distT="0" distB="0" distL="0" distR="0" wp14:anchorId="5C30FE98" wp14:editId="6BDB614E">
            <wp:extent cx="3600000" cy="2504764"/>
            <wp:effectExtent l="0" t="0" r="635" b="0"/>
            <wp:docPr id="7173" name="Imagen 7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3" name="imagen1.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600000" cy="2504764"/>
                    </a:xfrm>
                    <a:prstGeom prst="rect">
                      <a:avLst/>
                    </a:prstGeom>
                  </pic:spPr>
                </pic:pic>
              </a:graphicData>
            </a:graphic>
          </wp:inline>
        </w:drawing>
      </w:r>
    </w:p>
    <w:p w14:paraId="677C28D1" w14:textId="4E5B4CAE" w:rsidR="00B564E0" w:rsidRDefault="00B564E0" w:rsidP="00B564E0">
      <w:pPr>
        <w:pStyle w:val="about"/>
        <w:shd w:val="clear" w:color="auto" w:fill="FFFFFF"/>
        <w:spacing w:before="0" w:beforeAutospacing="0" w:after="150" w:afterAutospacing="0" w:line="300" w:lineRule="atLeast"/>
        <w:jc w:val="center"/>
        <w:rPr>
          <w:rFonts w:ascii="Arial" w:hAnsi="Arial" w:cs="Arial"/>
          <w:color w:val="444444"/>
          <w:sz w:val="18"/>
          <w:szCs w:val="18"/>
        </w:rPr>
      </w:pPr>
      <w:r>
        <w:rPr>
          <w:rFonts w:ascii="Arial" w:hAnsi="Arial" w:cs="Arial"/>
          <w:b/>
          <w:bCs/>
          <w:color w:val="444444"/>
          <w:sz w:val="18"/>
          <w:szCs w:val="18"/>
        </w:rPr>
        <w:t>Imagen 1. </w:t>
      </w:r>
      <w:r>
        <w:rPr>
          <w:rFonts w:ascii="Arial" w:hAnsi="Arial" w:cs="Arial"/>
          <w:color w:val="444444"/>
          <w:sz w:val="18"/>
          <w:szCs w:val="18"/>
        </w:rPr>
        <w:t>Señalizaciones de riesgo y advertencia en los laboratorio (2017)</w:t>
      </w:r>
    </w:p>
    <w:p w14:paraId="5A30EAB1" w14:textId="77777777" w:rsidR="00B564E0" w:rsidRPr="00B564E0" w:rsidRDefault="00B564E0" w:rsidP="00B564E0">
      <w:pPr>
        <w:pStyle w:val="pie"/>
        <w:rPr>
          <w:lang w:val="es-419"/>
        </w:rPr>
      </w:pPr>
    </w:p>
    <w:p w14:paraId="4B67FF10" w14:textId="0C621D84" w:rsidR="00597630" w:rsidRDefault="00597630" w:rsidP="00597630">
      <w:pPr>
        <w:tabs>
          <w:tab w:val="left" w:pos="567"/>
        </w:tabs>
      </w:pPr>
      <w:r w:rsidRPr="00580256">
        <w:t>Una de las cosas importantes de un laboratorio de biotecnología es que sea organizado y seguro, esto se puede garantizar c</w:t>
      </w:r>
      <w:r w:rsidRPr="00B564E0">
        <w:t>on</w:t>
      </w:r>
      <w:r w:rsidR="00B564E0" w:rsidRPr="00B564E0">
        <w:rPr>
          <w:lang w:val="es-419"/>
        </w:rPr>
        <w:t xml:space="preserve"> </w:t>
      </w:r>
      <w:r w:rsidRPr="00B564E0">
        <w:t xml:space="preserve"> </w:t>
      </w:r>
      <w:hyperlink r:id="rId11" w:history="1">
        <w:r w:rsidR="00B564E0" w:rsidRPr="00B564E0">
          <w:rPr>
            <w:rStyle w:val="Hipervnculo"/>
            <w:rFonts w:cs="Arial"/>
            <w:color w:val="1854E0"/>
            <w:shd w:val="clear" w:color="auto" w:fill="FFFFFF"/>
          </w:rPr>
          <w:t>protocolo</w:t>
        </w:r>
      </w:hyperlink>
      <w:r w:rsidR="00B564E0" w:rsidRPr="00B564E0">
        <w:rPr>
          <w:lang w:val="es-419"/>
        </w:rPr>
        <w:t xml:space="preserve"> </w:t>
      </w:r>
      <w:r w:rsidRPr="00B564E0">
        <w:t>de seguri</w:t>
      </w:r>
      <w:r w:rsidRPr="00580256">
        <w:t xml:space="preserve">dad. </w:t>
      </w:r>
    </w:p>
    <w:p w14:paraId="6FB0EC77" w14:textId="77777777" w:rsidR="00597630" w:rsidRPr="00580256" w:rsidRDefault="00597630" w:rsidP="00597630">
      <w:pPr>
        <w:tabs>
          <w:tab w:val="left" w:pos="567"/>
        </w:tabs>
      </w:pPr>
      <w:r w:rsidRPr="00580256">
        <w:t>Si bien, los laboratorios de biotecnología tienen diferentes propósitos o actividades que involucran muchos procesos con organismos vivos como microorganismo</w:t>
      </w:r>
      <w:r>
        <w:t>s</w:t>
      </w:r>
      <w:r w:rsidRPr="00580256">
        <w:t>, plantas y animales</w:t>
      </w:r>
      <w:r>
        <w:t>,</w:t>
      </w:r>
      <w:r w:rsidRPr="00580256">
        <w:t xml:space="preserve"> los protocolos de seguridad </w:t>
      </w:r>
      <w:r>
        <w:t xml:space="preserve">son necesarios ya que se </w:t>
      </w:r>
      <w:r w:rsidRPr="00580256">
        <w:t>plasman en manuales o escritos que ayudan a los usuarios a saber cómo mane</w:t>
      </w:r>
      <w:r>
        <w:t xml:space="preserve">jar los materiales, elementos, </w:t>
      </w:r>
      <w:r w:rsidRPr="00580256">
        <w:t>espacios de trabajo</w:t>
      </w:r>
      <w:r>
        <w:t xml:space="preserve"> y situaciones de peligro en el laboratorio.</w:t>
      </w:r>
    </w:p>
    <w:p w14:paraId="6AACFCBF" w14:textId="77777777" w:rsidR="00597630" w:rsidRPr="00580256" w:rsidRDefault="00597630" w:rsidP="00597630">
      <w:pPr>
        <w:tabs>
          <w:tab w:val="left" w:pos="567"/>
        </w:tabs>
      </w:pPr>
      <w:r w:rsidRPr="00580256">
        <w:t>Los temas que se incluyen en los protocolo</w:t>
      </w:r>
      <w:r>
        <w:t>s</w:t>
      </w:r>
      <w:r w:rsidRPr="00580256">
        <w:t xml:space="preserve"> de seguridad son variados, ya que involucran diferentes necesidades y es importante que el personal de trabajo los conozca antes de ingresar en el laboratorio. Los requerimientos de seguridad involucran temas tan diversos como el conocimiento de las áreas del laboratorio, la descripción detallada del manejo de los espacios y los equipos, </w:t>
      </w:r>
      <w:r>
        <w:t xml:space="preserve">instrucciones sobre la prevención de accidentes que podrían suceder en el laboratorio, planes de evaluación del riego, así como equipos y manuales para la vigilancia médica en el laboratorio.  </w:t>
      </w:r>
      <w:r w:rsidRPr="00580256">
        <w:t xml:space="preserve"> </w:t>
      </w:r>
    </w:p>
    <w:p w14:paraId="1DE60924" w14:textId="77777777" w:rsidR="00597630" w:rsidRDefault="00597630" w:rsidP="00597630">
      <w:pPr>
        <w:tabs>
          <w:tab w:val="left" w:pos="567"/>
        </w:tabs>
      </w:pPr>
      <w:r w:rsidRPr="00580256">
        <w:t xml:space="preserve">Otro elemento importante que se debe incluir en los protocolos de seguridad es la información </w:t>
      </w:r>
      <w:r>
        <w:t>relacionada con</w:t>
      </w:r>
      <w:r w:rsidRPr="00580256">
        <w:t xml:space="preserve"> el qu</w:t>
      </w:r>
      <w:r>
        <w:t>é</w:t>
      </w:r>
      <w:r w:rsidRPr="00580256">
        <w:t xml:space="preserve"> hacer cuando se presenten eventos en los que se requiere evacuar el laboratorio. En estos casos la información en el protocolo debe permitir al usuario conocer cuáles son los procedimientos, las rutas de evacuación y las zonas de encuentro designadas para la seguridad de los usuarios. </w:t>
      </w:r>
    </w:p>
    <w:p w14:paraId="268F565D" w14:textId="77777777" w:rsidR="00597630" w:rsidRPr="00580256" w:rsidRDefault="00597630" w:rsidP="00597630">
      <w:pPr>
        <w:tabs>
          <w:tab w:val="left" w:pos="567"/>
        </w:tabs>
      </w:pPr>
      <w:r w:rsidRPr="00580256">
        <w:t>El protocolo además debe contemplar elemento</w:t>
      </w:r>
      <w:r>
        <w:t>s</w:t>
      </w:r>
      <w:r w:rsidRPr="00580256">
        <w:t xml:space="preserve"> que permitan a los usuarios incorporar el conocimiento asociado a las actividades y procesos que se realizan en él. Debe tener información sobre los horarios de acceso y la salida, descripción clara de los cuidados que deben ser tenidos en consideración para acceder al laboratorio en horarios no </w:t>
      </w:r>
      <w:r w:rsidRPr="00580256">
        <w:lastRenderedPageBreak/>
        <w:t xml:space="preserve">laborales o de actividad diferentes a los de la ocupación general, ya que estos tiempos solitarios pueden ser peligrosos.  </w:t>
      </w:r>
    </w:p>
    <w:p w14:paraId="1A6B9953" w14:textId="77777777" w:rsidR="00597630" w:rsidRDefault="00597630" w:rsidP="00B564E0">
      <w:pPr>
        <w:jc w:val="center"/>
      </w:pPr>
      <w:r w:rsidRPr="00580256">
        <w:rPr>
          <w:noProof/>
          <w:lang w:val="es-419" w:eastAsia="es-419"/>
        </w:rPr>
        <w:drawing>
          <wp:inline distT="0" distB="0" distL="0" distR="0" wp14:anchorId="0831AE78" wp14:editId="4FBE1778">
            <wp:extent cx="3600000" cy="2394783"/>
            <wp:effectExtent l="0" t="0" r="635" b="5715"/>
            <wp:docPr id="7168" name="Imagen 7168" descr="Resultado de imagen de imagenes de laboratorio desordenad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imagenes de laboratorio desordenado"/>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00000" cy="2394783"/>
                    </a:xfrm>
                    <a:prstGeom prst="rect">
                      <a:avLst/>
                    </a:prstGeom>
                    <a:noFill/>
                    <a:ln>
                      <a:noFill/>
                    </a:ln>
                  </pic:spPr>
                </pic:pic>
              </a:graphicData>
            </a:graphic>
          </wp:inline>
        </w:drawing>
      </w:r>
    </w:p>
    <w:p w14:paraId="4A9730A8" w14:textId="7FF86E47" w:rsidR="00B564E0" w:rsidRDefault="00B564E0" w:rsidP="00B564E0">
      <w:pPr>
        <w:jc w:val="center"/>
      </w:pPr>
      <w:r>
        <w:rPr>
          <w:rFonts w:ascii="Arial" w:hAnsi="Arial" w:cs="Arial"/>
          <w:b/>
          <w:bCs/>
          <w:color w:val="444444"/>
          <w:sz w:val="18"/>
          <w:szCs w:val="18"/>
          <w:shd w:val="clear" w:color="auto" w:fill="FFFFFF"/>
        </w:rPr>
        <w:t>Foto 1. </w:t>
      </w:r>
      <w:r>
        <w:rPr>
          <w:rFonts w:ascii="Arial" w:hAnsi="Arial" w:cs="Arial"/>
          <w:color w:val="444444"/>
          <w:sz w:val="18"/>
          <w:szCs w:val="18"/>
          <w:shd w:val="clear" w:color="auto" w:fill="FFFFFF"/>
        </w:rPr>
        <w:t>Ejemplo de un laboratorio-sin normas.</w:t>
      </w:r>
      <w:r>
        <w:rPr>
          <w:rFonts w:ascii="Arial" w:hAnsi="Arial" w:cs="Arial"/>
          <w:color w:val="444444"/>
          <w:sz w:val="18"/>
          <w:szCs w:val="18"/>
        </w:rPr>
        <w:br/>
      </w:r>
      <w:r>
        <w:rPr>
          <w:rStyle w:val="Textoennegrita"/>
          <w:rFonts w:ascii="Arial" w:hAnsi="Arial" w:cs="Arial"/>
          <w:color w:val="444444"/>
          <w:sz w:val="18"/>
          <w:szCs w:val="18"/>
          <w:shd w:val="clear" w:color="auto" w:fill="FFFFFF"/>
        </w:rPr>
        <w:t>Recuperado de: </w:t>
      </w:r>
      <w:hyperlink r:id="rId13" w:history="1">
        <w:r>
          <w:rPr>
            <w:rStyle w:val="Hipervnculo"/>
            <w:rFonts w:cs="Arial"/>
            <w:color w:val="1854E0"/>
            <w:sz w:val="18"/>
            <w:szCs w:val="18"/>
            <w:shd w:val="clear" w:color="auto" w:fill="FFFFFF"/>
          </w:rPr>
          <w:t>montrealgazette.com</w:t>
        </w:r>
      </w:hyperlink>
      <w:r>
        <w:rPr>
          <w:rFonts w:ascii="Arial" w:hAnsi="Arial" w:cs="Arial"/>
          <w:color w:val="444444"/>
          <w:sz w:val="18"/>
          <w:szCs w:val="18"/>
          <w:shd w:val="clear" w:color="auto" w:fill="FFFFFF"/>
        </w:rPr>
        <w:t>, el 11 de octubre del 2017.</w:t>
      </w:r>
    </w:p>
    <w:p w14:paraId="024B38A5" w14:textId="77777777" w:rsidR="00597630" w:rsidRPr="00580256" w:rsidRDefault="00597630" w:rsidP="00597630">
      <w:r w:rsidRPr="00580256">
        <w:t xml:space="preserve">La seguridad en </w:t>
      </w:r>
      <w:r>
        <w:t>los laboratorios</w:t>
      </w:r>
      <w:r w:rsidRPr="00580256">
        <w:t xml:space="preserve"> es un tema muy importante en el mundo, a causa de todos los accidentes que históricamente se han ocasionado en estos, entonces, la necesidad de evitarlos y mitigar los daños que estos eventos generan, hace que se adopten medidas o acciones que brinden las garantías necesarias para la seguridad en los laboratorios. Estas medidas o acciones se crean o plasman en los sistemas de normas de seguridad implementados, que se bas</w:t>
      </w:r>
      <w:r>
        <w:t>a</w:t>
      </w:r>
      <w:r w:rsidRPr="00580256">
        <w:t xml:space="preserve">n en las leyes internacionales o nacionales actualizadas, </w:t>
      </w:r>
      <w:r w:rsidRPr="00580256">
        <w:rPr>
          <w:rStyle w:val="EjemplosCar"/>
          <w:color w:val="auto"/>
        </w:rPr>
        <w:t>por ejemplo, las normas ISO (Organización Internacional de Normalización).</w:t>
      </w:r>
      <w:r w:rsidRPr="00580256">
        <w:t xml:space="preserve"> </w:t>
      </w:r>
    </w:p>
    <w:p w14:paraId="229B1370" w14:textId="77777777" w:rsidR="00597630" w:rsidRPr="00580256" w:rsidRDefault="00597630" w:rsidP="00597630">
      <w:r w:rsidRPr="00580256">
        <w:t xml:space="preserve">El primer paso para la implementación de estos sistemas de seguridad es tener claridad sobre el nivel de seguridad que requiere el laboratorio, y esto depende en gran medida del tipo de muestra o procedimientos que se llevarán a cabo </w:t>
      </w:r>
      <w:r>
        <w:t>allí</w:t>
      </w:r>
      <w:r w:rsidRPr="00580256">
        <w:t>.</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797"/>
      </w:tblGrid>
      <w:tr w:rsidR="00E3518A" w14:paraId="0BE7E4C8" w14:textId="77777777" w:rsidTr="00867286">
        <w:trPr>
          <w:trHeight w:val="154"/>
          <w:jc w:val="center"/>
        </w:trPr>
        <w:tc>
          <w:tcPr>
            <w:tcW w:w="7797" w:type="dxa"/>
          </w:tcPr>
          <w:p w14:paraId="6EF6C4C6" w14:textId="77777777" w:rsidR="00E3518A" w:rsidRDefault="00E3518A" w:rsidP="00867286">
            <w:r w:rsidRPr="00081130">
              <w:rPr>
                <w:noProof/>
                <w:lang w:val="es-419" w:eastAsia="es-419"/>
              </w:rPr>
              <w:drawing>
                <wp:inline distT="0" distB="0" distL="0" distR="0" wp14:anchorId="4AF0C1F0" wp14:editId="114CFFCA">
                  <wp:extent cx="4813935" cy="57785"/>
                  <wp:effectExtent l="0" t="0" r="5715"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813935" cy="57785"/>
                          </a:xfrm>
                          <a:prstGeom prst="rect">
                            <a:avLst/>
                          </a:prstGeom>
                        </pic:spPr>
                      </pic:pic>
                    </a:graphicData>
                  </a:graphic>
                </wp:inline>
              </w:drawing>
            </w:r>
          </w:p>
        </w:tc>
      </w:tr>
      <w:tr w:rsidR="00E3518A" w14:paraId="479702BA" w14:textId="77777777" w:rsidTr="00867286">
        <w:trPr>
          <w:trHeight w:val="215"/>
          <w:jc w:val="center"/>
        </w:trPr>
        <w:tc>
          <w:tcPr>
            <w:tcW w:w="7797" w:type="dxa"/>
          </w:tcPr>
          <w:p w14:paraId="77CB26A8" w14:textId="392C0625" w:rsidR="00E3518A" w:rsidRDefault="00867286" w:rsidP="00867286">
            <w:pPr>
              <w:pStyle w:val="box1"/>
            </w:pPr>
            <w:r w:rsidRPr="00867286">
              <w:t xml:space="preserve">A continuación, se describirán los niveles en relación a la seguridad en los laboratorios de biotecnología, recordemos que en estos laboratorios el trabajo con organismos vivos es la base de los procesos, por lo tanto, se clasifican según el riesgo biológico que implique lo que allí se realiza. Según la Organización Mundial de la Salud - OMS, el riesgo está calificado o clasificado dependiendo del tipo de organismo vivo que se trabaje y de la posibilidad de afectación que éste puede tener a la salud de las personas, animales y al medio ambiente.  </w:t>
            </w:r>
          </w:p>
        </w:tc>
      </w:tr>
      <w:tr w:rsidR="00E3518A" w14:paraId="342357EC" w14:textId="77777777" w:rsidTr="00867286">
        <w:trPr>
          <w:jc w:val="center"/>
        </w:trPr>
        <w:tc>
          <w:tcPr>
            <w:tcW w:w="7797" w:type="dxa"/>
          </w:tcPr>
          <w:p w14:paraId="0750719D" w14:textId="77777777" w:rsidR="00E3518A" w:rsidRDefault="00E3518A" w:rsidP="00867286">
            <w:r w:rsidRPr="00081130">
              <w:rPr>
                <w:noProof/>
                <w:lang w:val="es-419" w:eastAsia="es-419"/>
              </w:rPr>
              <w:drawing>
                <wp:inline distT="0" distB="0" distL="0" distR="0" wp14:anchorId="51FD9590" wp14:editId="085FA376">
                  <wp:extent cx="4813935" cy="57785"/>
                  <wp:effectExtent l="0" t="0" r="5715"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813935" cy="57785"/>
                          </a:xfrm>
                          <a:prstGeom prst="rect">
                            <a:avLst/>
                          </a:prstGeom>
                        </pic:spPr>
                      </pic:pic>
                    </a:graphicData>
                  </a:graphic>
                </wp:inline>
              </w:drawing>
            </w:r>
          </w:p>
        </w:tc>
      </w:tr>
    </w:tbl>
    <w:p w14:paraId="3245688F" w14:textId="77777777" w:rsidR="00597630" w:rsidRPr="00580256" w:rsidRDefault="00597630" w:rsidP="00597630">
      <w:pPr>
        <w:tabs>
          <w:tab w:val="left" w:pos="567"/>
        </w:tabs>
        <w:rPr>
          <w:szCs w:val="24"/>
        </w:rPr>
      </w:pPr>
    </w:p>
    <w:p w14:paraId="28158A05" w14:textId="77777777" w:rsidR="00597630" w:rsidRPr="00580256" w:rsidRDefault="00597630" w:rsidP="00597630">
      <w:r>
        <w:t>Según lo anterior, s</w:t>
      </w:r>
      <w:r w:rsidRPr="00580256">
        <w:t xml:space="preserve">e clasificará en diferentes grupos de riesgos </w:t>
      </w:r>
      <w:r>
        <w:t>del</w:t>
      </w:r>
      <w:r w:rsidRPr="00580256">
        <w:t xml:space="preserve"> 1</w:t>
      </w:r>
      <w:r>
        <w:t xml:space="preserve"> al</w:t>
      </w:r>
      <w:r w:rsidRPr="00580256">
        <w:t xml:space="preserve"> 4 a los laboratorios </w:t>
      </w:r>
      <w:r>
        <w:t xml:space="preserve">de biotecnología </w:t>
      </w:r>
      <w:r w:rsidRPr="00580256">
        <w:t xml:space="preserve">que trabajen con microorganismos infecciosos, y es este grupo de riesgo </w:t>
      </w:r>
      <w:r>
        <w:t xml:space="preserve">identificado es </w:t>
      </w:r>
      <w:r w:rsidRPr="00580256">
        <w:t xml:space="preserve">el que le da el nivel de seguridad al laboratorio, siendo este nivel la base principal del sistema de normas que se deberá implementar en él. </w:t>
      </w:r>
    </w:p>
    <w:p w14:paraId="5D5CBC8E" w14:textId="060D358E" w:rsidR="00597630" w:rsidRDefault="00867286" w:rsidP="00867286">
      <w:pPr>
        <w:tabs>
          <w:tab w:val="left" w:pos="567"/>
        </w:tabs>
        <w:jc w:val="center"/>
        <w:rPr>
          <w:noProof/>
          <w:szCs w:val="24"/>
          <w:lang w:eastAsia="es-CO"/>
        </w:rPr>
      </w:pPr>
      <w:r>
        <w:rPr>
          <w:noProof/>
          <w:szCs w:val="24"/>
          <w:lang w:val="es-419" w:eastAsia="es-419"/>
        </w:rPr>
        <w:lastRenderedPageBreak/>
        <w:drawing>
          <wp:inline distT="0" distB="0" distL="0" distR="0" wp14:anchorId="43CC4D5F" wp14:editId="4D0CE0D6">
            <wp:extent cx="3599180" cy="2114181"/>
            <wp:effectExtent l="0" t="0" r="1270" b="635"/>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2.png"/>
                    <pic:cNvPicPr/>
                  </pic:nvPicPr>
                  <pic:blipFill rotWithShape="1">
                    <a:blip r:embed="rId16" cstate="print">
                      <a:extLst>
                        <a:ext uri="{28A0092B-C50C-407E-A947-70E740481C1C}">
                          <a14:useLocalDpi xmlns:a14="http://schemas.microsoft.com/office/drawing/2010/main" val="0"/>
                        </a:ext>
                      </a:extLst>
                    </a:blip>
                    <a:srcRect t="9855" b="9124"/>
                    <a:stretch/>
                  </pic:blipFill>
                  <pic:spPr bwMode="auto">
                    <a:xfrm>
                      <a:off x="0" y="0"/>
                      <a:ext cx="3600000" cy="2114663"/>
                    </a:xfrm>
                    <a:prstGeom prst="rect">
                      <a:avLst/>
                    </a:prstGeom>
                    <a:ln>
                      <a:noFill/>
                    </a:ln>
                    <a:extLst>
                      <a:ext uri="{53640926-AAD7-44D8-BBD7-CCE9431645EC}">
                        <a14:shadowObscured xmlns:a14="http://schemas.microsoft.com/office/drawing/2010/main"/>
                      </a:ext>
                    </a:extLst>
                  </pic:spPr>
                </pic:pic>
              </a:graphicData>
            </a:graphic>
          </wp:inline>
        </w:drawing>
      </w:r>
    </w:p>
    <w:p w14:paraId="021A3DCC" w14:textId="2A16F585" w:rsidR="00867286" w:rsidRDefault="00867286" w:rsidP="00867286">
      <w:pPr>
        <w:pStyle w:val="pie"/>
        <w:rPr>
          <w:shd w:val="clear" w:color="auto" w:fill="FFFFFF"/>
        </w:rPr>
      </w:pPr>
      <w:r>
        <w:rPr>
          <w:b/>
          <w:bCs/>
          <w:shd w:val="clear" w:color="auto" w:fill="FFFFFF"/>
        </w:rPr>
        <w:t>Imagen 2. </w:t>
      </w:r>
      <w:r>
        <w:rPr>
          <w:shd w:val="clear" w:color="auto" w:fill="FFFFFF"/>
        </w:rPr>
        <w:t>Símbolo de riesgo biológico. </w:t>
      </w:r>
      <w:r>
        <w:br/>
      </w:r>
      <w:r>
        <w:rPr>
          <w:rStyle w:val="Textoennegrita"/>
          <w:rFonts w:ascii="Arial" w:hAnsi="Arial" w:cs="Arial"/>
          <w:color w:val="444444"/>
          <w:sz w:val="18"/>
          <w:szCs w:val="18"/>
          <w:shd w:val="clear" w:color="auto" w:fill="FFFFFF"/>
        </w:rPr>
        <w:t>Recuperado de: </w:t>
      </w:r>
      <w:r>
        <w:rPr>
          <w:shd w:val="clear" w:color="auto" w:fill="FFFFFF"/>
        </w:rPr>
        <w:t>Manual de bioseguridad en el laboratorio, de la organización mundial de la salud, (2017)</w:t>
      </w:r>
    </w:p>
    <w:p w14:paraId="4DD5A843" w14:textId="77777777" w:rsidR="00867286" w:rsidRPr="00580256" w:rsidRDefault="00867286" w:rsidP="00867286">
      <w:pPr>
        <w:pStyle w:val="pie"/>
        <w:rPr>
          <w:noProof/>
          <w:szCs w:val="24"/>
          <w:lang w:eastAsia="es-CO"/>
        </w:rPr>
      </w:pPr>
    </w:p>
    <w:p w14:paraId="01143349" w14:textId="77777777" w:rsidR="00597630" w:rsidRDefault="00597630" w:rsidP="00597630">
      <w:r w:rsidRPr="00580256">
        <w:t xml:space="preserve">Si bien, las condiciones de seguridad en los laboratorios varían dependiendo la finalidad de estos, </w:t>
      </w:r>
      <w:r>
        <w:t>dichas</w:t>
      </w:r>
      <w:r w:rsidRPr="00580256">
        <w:t xml:space="preserve"> condiciones deben estar acordes </w:t>
      </w:r>
      <w:r>
        <w:t>a</w:t>
      </w:r>
      <w:r w:rsidRPr="00580256">
        <w:t xml:space="preserve"> los lineamientos legales o los servicios de prevención de riesgos laborales, ya que, en caso de un accidente grave, la demostración </w:t>
      </w:r>
      <w:r>
        <w:t xml:space="preserve">de </w:t>
      </w:r>
      <w:r w:rsidRPr="00580256">
        <w:t>que no hubo negligencia y que las normas de seguridad fueron acatadas por los usuarios involucrados en el accidente</w:t>
      </w:r>
      <w:r>
        <w:t>, es indispensable</w:t>
      </w:r>
      <w:r w:rsidRPr="00580256">
        <w:t xml:space="preserve">. </w:t>
      </w:r>
    </w:p>
    <w:p w14:paraId="642E4FAF" w14:textId="77777777" w:rsidR="00E02E15" w:rsidRPr="00580256" w:rsidRDefault="00E02E15" w:rsidP="00597630"/>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797"/>
      </w:tblGrid>
      <w:tr w:rsidR="00E3518A" w14:paraId="1F15FF83" w14:textId="77777777" w:rsidTr="00867286">
        <w:trPr>
          <w:trHeight w:val="154"/>
          <w:jc w:val="center"/>
        </w:trPr>
        <w:tc>
          <w:tcPr>
            <w:tcW w:w="7797" w:type="dxa"/>
          </w:tcPr>
          <w:p w14:paraId="693B32BA" w14:textId="77777777" w:rsidR="00E3518A" w:rsidRDefault="00E3518A" w:rsidP="00867286">
            <w:r w:rsidRPr="00081130">
              <w:rPr>
                <w:noProof/>
                <w:lang w:val="es-419" w:eastAsia="es-419"/>
              </w:rPr>
              <w:drawing>
                <wp:inline distT="0" distB="0" distL="0" distR="0" wp14:anchorId="1AAE0780" wp14:editId="21626A21">
                  <wp:extent cx="4813935" cy="57785"/>
                  <wp:effectExtent l="0" t="0" r="5715"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813935" cy="57785"/>
                          </a:xfrm>
                          <a:prstGeom prst="rect">
                            <a:avLst/>
                          </a:prstGeom>
                        </pic:spPr>
                      </pic:pic>
                    </a:graphicData>
                  </a:graphic>
                </wp:inline>
              </w:drawing>
            </w:r>
          </w:p>
        </w:tc>
      </w:tr>
      <w:tr w:rsidR="00E3518A" w14:paraId="3B9930B0" w14:textId="77777777" w:rsidTr="00867286">
        <w:trPr>
          <w:trHeight w:val="215"/>
          <w:jc w:val="center"/>
        </w:trPr>
        <w:tc>
          <w:tcPr>
            <w:tcW w:w="7797" w:type="dxa"/>
          </w:tcPr>
          <w:p w14:paraId="2864BC51" w14:textId="0FC169C8" w:rsidR="00E3518A" w:rsidRDefault="00F64E97" w:rsidP="00F64E97">
            <w:pPr>
              <w:pStyle w:val="box1"/>
            </w:pPr>
            <w:r w:rsidRPr="00F64E97">
              <w:t>Ahora, profundizaremos en los temas generales que se deben contemplar para lograr un laboratorio de biotecnología seguro. Estos temas estarán descritos como: grupos de riesgo de los laboratorios que trabajan con microrganismos y niveles de seguridad, acceso al laboratorio, protección personal, zonas de trabajo, diseño e instalaciones en el laboratorio, gestión de la bioseguridad, materiales de bioseguridad, vigilancia médica, manipulación del material en el laboratorio, seguridad química y limpieza del laboratorio.</w:t>
            </w:r>
          </w:p>
        </w:tc>
      </w:tr>
      <w:tr w:rsidR="00E3518A" w14:paraId="7FCA9B20" w14:textId="77777777" w:rsidTr="00867286">
        <w:trPr>
          <w:jc w:val="center"/>
        </w:trPr>
        <w:tc>
          <w:tcPr>
            <w:tcW w:w="7797" w:type="dxa"/>
          </w:tcPr>
          <w:p w14:paraId="7EEDB1CA" w14:textId="77777777" w:rsidR="00E3518A" w:rsidRDefault="00E3518A" w:rsidP="00867286">
            <w:r w:rsidRPr="00081130">
              <w:rPr>
                <w:noProof/>
                <w:lang w:val="es-419" w:eastAsia="es-419"/>
              </w:rPr>
              <w:drawing>
                <wp:inline distT="0" distB="0" distL="0" distR="0" wp14:anchorId="578E4968" wp14:editId="08A2F752">
                  <wp:extent cx="4813935" cy="57785"/>
                  <wp:effectExtent l="0" t="0" r="5715"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813935" cy="57785"/>
                          </a:xfrm>
                          <a:prstGeom prst="rect">
                            <a:avLst/>
                          </a:prstGeom>
                        </pic:spPr>
                      </pic:pic>
                    </a:graphicData>
                  </a:graphic>
                </wp:inline>
              </w:drawing>
            </w:r>
          </w:p>
        </w:tc>
      </w:tr>
    </w:tbl>
    <w:p w14:paraId="613090E0" w14:textId="77777777" w:rsidR="00597630" w:rsidRPr="00580256" w:rsidRDefault="00597630" w:rsidP="00597630">
      <w:pPr>
        <w:tabs>
          <w:tab w:val="left" w:pos="567"/>
        </w:tabs>
      </w:pPr>
    </w:p>
    <w:p w14:paraId="1F32DA9C" w14:textId="77777777" w:rsidR="00597630" w:rsidRPr="0088672C" w:rsidRDefault="00597630" w:rsidP="00F64E97">
      <w:pPr>
        <w:pStyle w:val="Ttulo1"/>
      </w:pPr>
      <w:bookmarkStart w:id="3" w:name="_Toc501876610"/>
      <w:bookmarkStart w:id="4" w:name="_Toc519060958"/>
      <w:r w:rsidRPr="0088672C">
        <w:lastRenderedPageBreak/>
        <w:t>Grupos de riesgo de los laboratorios que trabajan con microorganismos y niveles de seguridad</w:t>
      </w:r>
      <w:bookmarkEnd w:id="3"/>
      <w:bookmarkEnd w:id="4"/>
    </w:p>
    <w:p w14:paraId="07297640" w14:textId="34D5700C" w:rsidR="00597630" w:rsidRPr="00580256" w:rsidRDefault="00597630" w:rsidP="00597630">
      <w:r w:rsidRPr="00BA6A5E">
        <w:t xml:space="preserve">Antes de comenzar a hablar de </w:t>
      </w:r>
      <w:r w:rsidRPr="00FD4901">
        <w:t>la clasificación de lo</w:t>
      </w:r>
      <w:r w:rsidRPr="00E56C7F">
        <w:t xml:space="preserve">s laboratorios y </w:t>
      </w:r>
      <w:r w:rsidRPr="00580256">
        <w:t xml:space="preserve">los grupos de riesgo y los niveles de seguridad en el laboratorio, es importante que definamos la palabra </w:t>
      </w:r>
      <w:r w:rsidRPr="00E12260">
        <w:rPr>
          <w:i/>
        </w:rPr>
        <w:t>microorganismos</w:t>
      </w:r>
      <w:r w:rsidRPr="00580256">
        <w:t xml:space="preserve">, porque este concepto está asociado a la actividad de muchos laboratorios de biotecnología. </w:t>
      </w:r>
      <w:r>
        <w:t>Los microorganismos</w:t>
      </w:r>
      <w:r w:rsidRPr="00580256">
        <w:t xml:space="preserve"> son organismos vivos diminutos o microscópicos que, dado su tamaño, no somos capace</w:t>
      </w:r>
      <w:r w:rsidRPr="00F64E97">
        <w:t xml:space="preserve">s de observar a simple vista y necesitamos de la ayuda de un instrumento conocido como </w:t>
      </w:r>
      <w:hyperlink r:id="rId17" w:tgtFrame="blank" w:history="1">
        <w:r w:rsidR="00F64E97" w:rsidRPr="00F64E97">
          <w:rPr>
            <w:rStyle w:val="Hipervnculo"/>
            <w:rFonts w:cs="Arial"/>
            <w:color w:val="1854E0"/>
            <w:shd w:val="clear" w:color="auto" w:fill="FFFFFF"/>
          </w:rPr>
          <w:t>microscopio</w:t>
        </w:r>
      </w:hyperlink>
      <w:r w:rsidR="00F64E97" w:rsidRPr="00F64E97">
        <w:rPr>
          <w:lang w:val="es-419"/>
        </w:rPr>
        <w:t xml:space="preserve"> </w:t>
      </w:r>
      <w:r w:rsidRPr="00F64E97">
        <w:rPr>
          <w:rStyle w:val="ExtendiendoCar"/>
          <w:color w:val="auto"/>
          <w:sz w:val="22"/>
        </w:rPr>
        <w:t xml:space="preserve">para observarlos. Los microrganismos </w:t>
      </w:r>
      <w:r w:rsidRPr="00F64E97">
        <w:t xml:space="preserve">incluyen organismos muy diversos como </w:t>
      </w:r>
      <w:hyperlink r:id="rId18" w:tgtFrame="blank" w:history="1">
        <w:r w:rsidR="00F64E97" w:rsidRPr="00F64E97">
          <w:rPr>
            <w:rStyle w:val="Hipervnculo"/>
            <w:rFonts w:cs="Arial"/>
            <w:color w:val="1854E0"/>
            <w:shd w:val="clear" w:color="auto" w:fill="FFFFFF"/>
          </w:rPr>
          <w:t>bacterias, mohos, levaduras e incluso los virus y protozoos</w:t>
        </w:r>
      </w:hyperlink>
      <w:r w:rsidR="00F64E97" w:rsidRPr="00F64E97">
        <w:rPr>
          <w:rFonts w:cs="Arial"/>
          <w:color w:val="858585"/>
          <w:shd w:val="clear" w:color="auto" w:fill="FFFFFF"/>
        </w:rPr>
        <w:t xml:space="preserve">. </w:t>
      </w:r>
      <w:r w:rsidRPr="00F64E97">
        <w:rPr>
          <w:rStyle w:val="ExtendiendoCar"/>
          <w:color w:val="auto"/>
          <w:sz w:val="22"/>
        </w:rPr>
        <w:t>Además, aunque no son microorganismos</w:t>
      </w:r>
      <w:r w:rsidRPr="00F64E97">
        <w:rPr>
          <w:rStyle w:val="ExtendiendoCar"/>
          <w:sz w:val="22"/>
        </w:rPr>
        <w:t xml:space="preserve"> </w:t>
      </w:r>
      <w:r w:rsidRPr="00F64E97">
        <w:rPr>
          <w:rStyle w:val="ExtendiendoCar"/>
          <w:color w:val="auto"/>
          <w:sz w:val="22"/>
        </w:rPr>
        <w:t>las células de plantas y animales, son sistemas que</w:t>
      </w:r>
      <w:r w:rsidRPr="00580256">
        <w:rPr>
          <w:rStyle w:val="ExtendiendoCar"/>
          <w:color w:val="auto"/>
        </w:rPr>
        <w:t xml:space="preserve"> se trabajan con mucha frecuencia en los laboratorios de biotecnología, sin embargo, no se consideran peligrosas o riesgosas para la salud humana. Antes, los procesos que se realicen con ellas deben ser cuidados </w:t>
      </w:r>
      <w:r>
        <w:rPr>
          <w:rStyle w:val="ExtendiendoCar"/>
          <w:color w:val="auto"/>
        </w:rPr>
        <w:t xml:space="preserve">de </w:t>
      </w:r>
      <w:r w:rsidRPr="00580256">
        <w:rPr>
          <w:rStyle w:val="ExtendiendoCar"/>
          <w:color w:val="auto"/>
        </w:rPr>
        <w:t>que no se</w:t>
      </w:r>
      <w:r>
        <w:rPr>
          <w:rStyle w:val="ExtendiendoCar"/>
          <w:color w:val="auto"/>
        </w:rPr>
        <w:t xml:space="preserve"> ve</w:t>
      </w:r>
      <w:r w:rsidRPr="00580256">
        <w:rPr>
          <w:rStyle w:val="ExtendiendoCar"/>
          <w:color w:val="auto"/>
        </w:rPr>
        <w:t xml:space="preserve">an afectados por microrganismos. </w:t>
      </w:r>
    </w:p>
    <w:p w14:paraId="05B2C737" w14:textId="77777777" w:rsidR="00597630" w:rsidRPr="00580256" w:rsidRDefault="00597630" w:rsidP="00F64E97">
      <w:pPr>
        <w:pStyle w:val="Ttulo2"/>
      </w:pPr>
      <w:bookmarkStart w:id="5" w:name="_Toc501876611"/>
      <w:bookmarkStart w:id="6" w:name="_Toc519060959"/>
      <w:r>
        <w:t>Grupos de riesgo</w:t>
      </w:r>
      <w:bookmarkEnd w:id="5"/>
      <w:bookmarkEnd w:id="6"/>
    </w:p>
    <w:p w14:paraId="36912CB9" w14:textId="77777777" w:rsidR="00597630" w:rsidRPr="00580256" w:rsidRDefault="00597630" w:rsidP="00597630">
      <w:r>
        <w:t>D</w:t>
      </w:r>
      <w:r w:rsidRPr="00580256">
        <w:t xml:space="preserve">ependiendo </w:t>
      </w:r>
      <w:r>
        <w:t>d</w:t>
      </w:r>
      <w:r w:rsidRPr="00580256">
        <w:t>el peligro que representen los microorganismos, estos se clasificarán por grupos de riesgo</w:t>
      </w:r>
      <w:r>
        <w:t>.</w:t>
      </w:r>
      <w:r w:rsidRPr="00580256">
        <w:t xml:space="preserve"> Como se puede ver </w:t>
      </w:r>
      <w:r>
        <w:t>a continuación</w:t>
      </w:r>
      <w:r w:rsidRPr="00580256">
        <w:t xml:space="preserve">, según el manual de bioseguridad para laboratorios de la </w:t>
      </w:r>
      <w:r w:rsidRPr="00E12260">
        <w:rPr>
          <w:i/>
        </w:rPr>
        <w:t>OMS</w:t>
      </w:r>
      <w:r w:rsidRPr="00580256">
        <w:t xml:space="preserve">, </w:t>
      </w:r>
      <w:r>
        <w:t>é</w:t>
      </w:r>
      <w:r w:rsidRPr="00580256">
        <w:t>stos se clasifican de la siguiente manera</w:t>
      </w:r>
      <w:r>
        <w:fldChar w:fldCharType="begin" w:fldLock="1"/>
      </w:r>
      <w:r>
        <w:instrText>ADDIN CSL_CITATION { "citationItems" : [ { "id" : "ITEM-1", "itemData" : { "DOI" : "10.1590/S0124-00642005000300007", "ISBN" : "92 4 354650 3", "ISSN" : "0124-0064", "abstract" : "A lo largo de todo este manual, se hace referencia a los peligros relativos que entra\u00f1an los microorganismos infecciosos, clasificados por grupos de riesgo (grupos de riesgo 1, 2, 3 y 4 (OMS)). Esta clasificaci\u00f3n por grupos de riesgo se utilizar\u00e1 exclusiva- mente para el trabajo de laboratorio. En el cuadro 1 se describen esos grupos de riesgo.", "author" : [ { "dropping-particle" : "la", "family" : "Salud", "given" : "Organizaci\u00f3n Mundial de", "non-dropping-particle" : "", "parse-names" : false, "suffix" : "" } ], "container-title" : "Medigraphic.Com", "id" : "ITEM-1", "issued" : { "date-parts" : [ [ "2008" ] ] }, "page" : "167-181", "title" : "Manual de bioseguridad en el laboratorio", "type" : "article-journal" }, "uris" : [ "http://www.mendeley.com/documents/?uuid=8451346a-5a2a-471e-a211-3c875bf4627e" ] } ], "mendeley" : { "formattedCitation" : "(Salud, 2008)", "plainTextFormattedCitation" : "(Salud, 2008)", "previouslyFormattedCitation" : "(Salud, 2008)" }, "properties" : { "noteIndex" : 0 }, "schema" : "https://github.com/citation-style-language/schema/raw/master/csl-citation.json" }</w:instrText>
      </w:r>
      <w:r>
        <w:fldChar w:fldCharType="separate"/>
      </w:r>
      <w:r w:rsidRPr="002B0B95">
        <w:rPr>
          <w:noProof/>
        </w:rPr>
        <w:t>(Salud, 2008)</w:t>
      </w:r>
      <w:r>
        <w:fldChar w:fldCharType="end"/>
      </w:r>
      <w:r w:rsidRPr="00580256">
        <w:t>:</w:t>
      </w:r>
    </w:p>
    <w:p w14:paraId="7A6D8155" w14:textId="73624C88" w:rsidR="00597630" w:rsidRDefault="00F64E97" w:rsidP="00F64E97">
      <w:pPr>
        <w:jc w:val="center"/>
      </w:pPr>
      <w:r>
        <w:rPr>
          <w:noProof/>
          <w:lang w:val="es-419" w:eastAsia="es-419"/>
        </w:rPr>
        <w:drawing>
          <wp:inline distT="0" distB="0" distL="0" distR="0" wp14:anchorId="1D1EF704" wp14:editId="270CDA3A">
            <wp:extent cx="5760000" cy="1145937"/>
            <wp:effectExtent l="0" t="0" r="0"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3.png"/>
                    <pic:cNvPicPr/>
                  </pic:nvPicPr>
                  <pic:blipFill>
                    <a:blip r:embed="rId19">
                      <a:extLst>
                        <a:ext uri="{28A0092B-C50C-407E-A947-70E740481C1C}">
                          <a14:useLocalDpi xmlns:a14="http://schemas.microsoft.com/office/drawing/2010/main" val="0"/>
                        </a:ext>
                      </a:extLst>
                    </a:blip>
                    <a:stretch>
                      <a:fillRect/>
                    </a:stretch>
                  </pic:blipFill>
                  <pic:spPr>
                    <a:xfrm>
                      <a:off x="0" y="0"/>
                      <a:ext cx="5760000" cy="1145937"/>
                    </a:xfrm>
                    <a:prstGeom prst="rect">
                      <a:avLst/>
                    </a:prstGeom>
                  </pic:spPr>
                </pic:pic>
              </a:graphicData>
            </a:graphic>
          </wp:inline>
        </w:drawing>
      </w:r>
    </w:p>
    <w:p w14:paraId="3C2D66DD" w14:textId="6218ACE5" w:rsidR="00F64E97" w:rsidRDefault="00F64E97" w:rsidP="00F64E97">
      <w:pPr>
        <w:pStyle w:val="pie"/>
        <w:rPr>
          <w:rFonts w:ascii="Arial" w:hAnsi="Arial"/>
          <w:color w:val="444444"/>
          <w:shd w:val="clear" w:color="auto" w:fill="FFFFFF"/>
        </w:rPr>
      </w:pPr>
      <w:r>
        <w:rPr>
          <w:rStyle w:val="Textoennegrita"/>
          <w:rFonts w:ascii="Arial" w:hAnsi="Arial" w:cs="Arial"/>
          <w:color w:val="444444"/>
          <w:sz w:val="18"/>
          <w:szCs w:val="18"/>
          <w:shd w:val="clear" w:color="auto" w:fill="FFFFFF"/>
        </w:rPr>
        <w:t>Imagen 3. </w:t>
      </w:r>
      <w:r>
        <w:rPr>
          <w:rFonts w:ascii="Arial" w:hAnsi="Arial"/>
          <w:color w:val="444444"/>
          <w:shd w:val="clear" w:color="auto" w:fill="FFFFFF"/>
        </w:rPr>
        <w:t>Grupos de riesgo de los microorganismos. </w:t>
      </w:r>
      <w:r>
        <w:rPr>
          <w:rFonts w:ascii="Arial" w:hAnsi="Arial"/>
          <w:color w:val="444444"/>
        </w:rPr>
        <w:br/>
      </w:r>
      <w:r>
        <w:rPr>
          <w:rStyle w:val="Textoennegrita"/>
          <w:rFonts w:ascii="Arial" w:hAnsi="Arial" w:cs="Arial"/>
          <w:color w:val="444444"/>
          <w:sz w:val="18"/>
          <w:szCs w:val="18"/>
          <w:shd w:val="clear" w:color="auto" w:fill="FFFFFF"/>
        </w:rPr>
        <w:t>Recuperado de: </w:t>
      </w:r>
      <w:hyperlink r:id="rId20" w:tgtFrame="_blank" w:history="1">
        <w:r>
          <w:rPr>
            <w:rStyle w:val="Hipervnculo"/>
            <w:rFonts w:cs="Arial"/>
            <w:color w:val="1854E0"/>
            <w:sz w:val="18"/>
            <w:szCs w:val="18"/>
            <w:shd w:val="clear" w:color="auto" w:fill="FFFFFF"/>
          </w:rPr>
          <w:t>Manual de bioseguridad en el laboratorio, de la organización mundial de la salud</w:t>
        </w:r>
      </w:hyperlink>
      <w:r>
        <w:rPr>
          <w:rFonts w:ascii="Arial" w:hAnsi="Arial"/>
          <w:color w:val="444444"/>
          <w:shd w:val="clear" w:color="auto" w:fill="FFFFFF"/>
        </w:rPr>
        <w:t>, el 3 de octubre del 2017. Diseño adaptado</w:t>
      </w:r>
    </w:p>
    <w:p w14:paraId="67ADC0A7" w14:textId="77777777" w:rsidR="00F64E97" w:rsidRPr="00580256" w:rsidRDefault="00F64E97" w:rsidP="00F64E97">
      <w:pPr>
        <w:pStyle w:val="pie"/>
      </w:pPr>
    </w:p>
    <w:p w14:paraId="32366F41" w14:textId="77777777" w:rsidR="00597630" w:rsidRDefault="00597630" w:rsidP="00F64E97">
      <w:pPr>
        <w:pStyle w:val="Prrafodelista"/>
        <w:numPr>
          <w:ilvl w:val="0"/>
          <w:numId w:val="14"/>
        </w:numPr>
      </w:pPr>
      <w:r w:rsidRPr="00F64E97">
        <w:rPr>
          <w:b/>
        </w:rPr>
        <w:t>Grupo de riesgo 1</w:t>
      </w:r>
      <w:r>
        <w:t xml:space="preserve"> (</w:t>
      </w:r>
      <w:r w:rsidRPr="00F64E97">
        <w:rPr>
          <w:i/>
        </w:rPr>
        <w:t>riesgo individual y poblacional escaso o nulo</w:t>
      </w:r>
      <w:r>
        <w:t xml:space="preserve">) </w:t>
      </w:r>
    </w:p>
    <w:p w14:paraId="3B224DAA" w14:textId="77777777" w:rsidR="00597630" w:rsidRDefault="00597630" w:rsidP="00F64E97">
      <w:pPr>
        <w:pStyle w:val="Prrafodelista"/>
      </w:pPr>
      <w:r>
        <w:t xml:space="preserve">Microorganismos que tienen pocas probabilidades de provocar enfermedades en el ser humano o los animales. </w:t>
      </w:r>
    </w:p>
    <w:p w14:paraId="5D710C82" w14:textId="77777777" w:rsidR="00597630" w:rsidRDefault="00597630" w:rsidP="00F64E97">
      <w:pPr>
        <w:pStyle w:val="Prrafodelista"/>
        <w:numPr>
          <w:ilvl w:val="0"/>
          <w:numId w:val="14"/>
        </w:numPr>
      </w:pPr>
      <w:r w:rsidRPr="00F64E97">
        <w:rPr>
          <w:b/>
        </w:rPr>
        <w:t>Grupo de riesgo 2</w:t>
      </w:r>
      <w:r>
        <w:t xml:space="preserve"> (</w:t>
      </w:r>
      <w:r w:rsidRPr="00F64E97">
        <w:rPr>
          <w:i/>
        </w:rPr>
        <w:t>riesgo individual moderado, riesgo poblacional bajo</w:t>
      </w:r>
      <w:r>
        <w:t xml:space="preserve">) </w:t>
      </w:r>
    </w:p>
    <w:p w14:paraId="0E4EF9B5" w14:textId="77777777" w:rsidR="00597630" w:rsidRDefault="00597630" w:rsidP="00F64E97">
      <w:pPr>
        <w:pStyle w:val="Prrafodelista"/>
      </w:pPr>
      <w:r>
        <w:t xml:space="preserve">Agentes patógenos que pueden provocar enfermedades humanas o animales pero que tienen pocas probabilidades de entrañar un riesgo grave para el personal de laboratorio, la población, el ganado o el medio ambiente. La exposición en el laboratorio puede provocar una infección grave, pero existen medidas preventivas y terapéuticas eficaces y el riesgo de propagación es limitado. </w:t>
      </w:r>
    </w:p>
    <w:p w14:paraId="33AD05FC" w14:textId="77777777" w:rsidR="00597630" w:rsidRDefault="00597630" w:rsidP="00F64E97">
      <w:pPr>
        <w:pStyle w:val="Prrafodelista"/>
        <w:numPr>
          <w:ilvl w:val="0"/>
          <w:numId w:val="14"/>
        </w:numPr>
      </w:pPr>
      <w:r w:rsidRPr="00F64E97">
        <w:rPr>
          <w:b/>
        </w:rPr>
        <w:t>Grupo de riesgo 3</w:t>
      </w:r>
      <w:r>
        <w:t xml:space="preserve"> (</w:t>
      </w:r>
      <w:r w:rsidRPr="00F64E97">
        <w:rPr>
          <w:i/>
        </w:rPr>
        <w:t>riesgo individual elevado, riesgo poblacional bajo</w:t>
      </w:r>
      <w:r>
        <w:t xml:space="preserve">) </w:t>
      </w:r>
    </w:p>
    <w:p w14:paraId="08E6AE32" w14:textId="77777777" w:rsidR="00597630" w:rsidRDefault="00597630" w:rsidP="00F64E97">
      <w:pPr>
        <w:pStyle w:val="Prrafodelista"/>
      </w:pPr>
      <w:r>
        <w:lastRenderedPageBreak/>
        <w:t xml:space="preserve">Agentes patógenos que suelen provocar enfermedades humanas o animales graves, pero que de ordinario no se propagan de un individuo a otro. Existen medidas preventivas y terapéuticas eficaces. </w:t>
      </w:r>
    </w:p>
    <w:p w14:paraId="0CD4A195" w14:textId="77777777" w:rsidR="00597630" w:rsidRDefault="00597630" w:rsidP="00F64E97">
      <w:pPr>
        <w:pStyle w:val="Prrafodelista"/>
        <w:numPr>
          <w:ilvl w:val="0"/>
          <w:numId w:val="14"/>
        </w:numPr>
      </w:pPr>
      <w:r w:rsidRPr="00F64E97">
        <w:rPr>
          <w:b/>
        </w:rPr>
        <w:t>Grupo de riesgo 4</w:t>
      </w:r>
      <w:r>
        <w:t xml:space="preserve"> (</w:t>
      </w:r>
      <w:r w:rsidRPr="00F64E97">
        <w:rPr>
          <w:i/>
        </w:rPr>
        <w:t>riesgo individual y poblacional elevado</w:t>
      </w:r>
      <w:r>
        <w:t xml:space="preserve">) </w:t>
      </w:r>
    </w:p>
    <w:p w14:paraId="58EA66A2" w14:textId="77777777" w:rsidR="00597630" w:rsidRDefault="00597630" w:rsidP="00F64E97">
      <w:pPr>
        <w:ind w:left="720"/>
      </w:pPr>
      <w:r>
        <w:t>Agentes patógenos que suelen provocar enfermedades graves en el ser humano o los animales y que se transmiten fácilmente de un individuo a otro, directa o indirectamente. Normalmente no existen medidas preventivas y terapéuticas eficaces.</w:t>
      </w:r>
    </w:p>
    <w:p w14:paraId="732CF9BD" w14:textId="77777777" w:rsidR="00E02E15" w:rsidRDefault="00E02E15" w:rsidP="00F64E97">
      <w:pPr>
        <w:ind w:left="720"/>
      </w:pP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797"/>
      </w:tblGrid>
      <w:tr w:rsidR="00E3518A" w14:paraId="026160EE" w14:textId="77777777" w:rsidTr="00867286">
        <w:trPr>
          <w:trHeight w:val="154"/>
          <w:jc w:val="center"/>
        </w:trPr>
        <w:tc>
          <w:tcPr>
            <w:tcW w:w="7797" w:type="dxa"/>
          </w:tcPr>
          <w:p w14:paraId="73E063CB" w14:textId="77777777" w:rsidR="00E3518A" w:rsidRDefault="00E3518A" w:rsidP="00867286">
            <w:r w:rsidRPr="00081130">
              <w:rPr>
                <w:noProof/>
                <w:lang w:val="es-419" w:eastAsia="es-419"/>
              </w:rPr>
              <w:drawing>
                <wp:inline distT="0" distB="0" distL="0" distR="0" wp14:anchorId="109A5C43" wp14:editId="0CD22912">
                  <wp:extent cx="4813935" cy="57785"/>
                  <wp:effectExtent l="0" t="0" r="5715" b="0"/>
                  <wp:docPr id="7196" name="Imagen 7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813935" cy="57785"/>
                          </a:xfrm>
                          <a:prstGeom prst="rect">
                            <a:avLst/>
                          </a:prstGeom>
                        </pic:spPr>
                      </pic:pic>
                    </a:graphicData>
                  </a:graphic>
                </wp:inline>
              </w:drawing>
            </w:r>
          </w:p>
        </w:tc>
      </w:tr>
      <w:tr w:rsidR="00E3518A" w14:paraId="109EA3F4" w14:textId="77777777" w:rsidTr="00867286">
        <w:trPr>
          <w:trHeight w:val="215"/>
          <w:jc w:val="center"/>
        </w:trPr>
        <w:tc>
          <w:tcPr>
            <w:tcW w:w="7797" w:type="dxa"/>
          </w:tcPr>
          <w:p w14:paraId="0B3879A0" w14:textId="56025405" w:rsidR="00E3518A" w:rsidRDefault="00F64E97" w:rsidP="00F64E97">
            <w:pPr>
              <w:pStyle w:val="box1"/>
            </w:pPr>
            <w:r w:rsidRPr="00F64E97">
              <w:t>El elemento más importante para la clasificación del nivel de bioseguridad de un laboratorio está asociado a los tipos de microorganismos que allí se trabajen, éstos definen gran parte de la infraestructura y equipamiento básicos, además de los protocolos que deben implementarse para garantizar la salud de los usuarios, del personal de trabajo y del medio ambiente. De acuerdo a esta clasificación se realizarán los diseños de los espacios, equipos, procedimientos y demás. Según la OMS en el 2008, los niveles de clasificación son 4 y se describen así:</w:t>
            </w:r>
          </w:p>
        </w:tc>
      </w:tr>
      <w:tr w:rsidR="00E3518A" w14:paraId="14475BD3" w14:textId="77777777" w:rsidTr="00867286">
        <w:trPr>
          <w:jc w:val="center"/>
        </w:trPr>
        <w:tc>
          <w:tcPr>
            <w:tcW w:w="7797" w:type="dxa"/>
          </w:tcPr>
          <w:p w14:paraId="31047D4A" w14:textId="77777777" w:rsidR="00E3518A" w:rsidRDefault="00E3518A" w:rsidP="00867286">
            <w:r w:rsidRPr="00081130">
              <w:rPr>
                <w:noProof/>
                <w:lang w:val="es-419" w:eastAsia="es-419"/>
              </w:rPr>
              <w:drawing>
                <wp:inline distT="0" distB="0" distL="0" distR="0" wp14:anchorId="757E49E3" wp14:editId="08E58C12">
                  <wp:extent cx="4813935" cy="57785"/>
                  <wp:effectExtent l="0" t="0" r="5715" b="0"/>
                  <wp:docPr id="7197" name="Imagen 7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813935" cy="57785"/>
                          </a:xfrm>
                          <a:prstGeom prst="rect">
                            <a:avLst/>
                          </a:prstGeom>
                        </pic:spPr>
                      </pic:pic>
                    </a:graphicData>
                  </a:graphic>
                </wp:inline>
              </w:drawing>
            </w:r>
          </w:p>
        </w:tc>
      </w:tr>
    </w:tbl>
    <w:p w14:paraId="33702C25" w14:textId="77777777" w:rsidR="00597630" w:rsidRDefault="00597630" w:rsidP="00597630">
      <w:pPr>
        <w:ind w:left="708"/>
      </w:pPr>
    </w:p>
    <w:p w14:paraId="5398C63D" w14:textId="77777777" w:rsidR="00597630" w:rsidRDefault="00597630" w:rsidP="00F64E97">
      <w:pPr>
        <w:pStyle w:val="Ttulo2"/>
      </w:pPr>
      <w:bookmarkStart w:id="7" w:name="_Toc501876612"/>
      <w:bookmarkStart w:id="8" w:name="_Toc519060960"/>
      <w:r>
        <w:t>Niveles de seguridad</w:t>
      </w:r>
      <w:bookmarkEnd w:id="7"/>
      <w:bookmarkEnd w:id="8"/>
    </w:p>
    <w:p w14:paraId="08159E91" w14:textId="78FBF1A1" w:rsidR="00F64E97" w:rsidRDefault="00964FD0" w:rsidP="00F64E97">
      <w:r>
        <w:rPr>
          <w:noProof/>
          <w:lang w:val="es-419" w:eastAsia="es-419"/>
        </w:rPr>
        <w:drawing>
          <wp:inline distT="0" distB="0" distL="0" distR="0" wp14:anchorId="7471B794" wp14:editId="57AC703F">
            <wp:extent cx="5789344" cy="1809750"/>
            <wp:effectExtent l="0" t="0" r="1905"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4.png"/>
                    <pic:cNvPicPr/>
                  </pic:nvPicPr>
                  <pic:blipFill rotWithShape="1">
                    <a:blip r:embed="rId21">
                      <a:extLst>
                        <a:ext uri="{28A0092B-C50C-407E-A947-70E740481C1C}">
                          <a14:useLocalDpi xmlns:a14="http://schemas.microsoft.com/office/drawing/2010/main" val="0"/>
                        </a:ext>
                      </a:extLst>
                    </a:blip>
                    <a:srcRect b="8624"/>
                    <a:stretch/>
                  </pic:blipFill>
                  <pic:spPr bwMode="auto">
                    <a:xfrm>
                      <a:off x="0" y="0"/>
                      <a:ext cx="5790721" cy="1810180"/>
                    </a:xfrm>
                    <a:prstGeom prst="rect">
                      <a:avLst/>
                    </a:prstGeom>
                    <a:ln>
                      <a:noFill/>
                    </a:ln>
                    <a:extLst>
                      <a:ext uri="{53640926-AAD7-44D8-BBD7-CCE9431645EC}">
                        <a14:shadowObscured xmlns:a14="http://schemas.microsoft.com/office/drawing/2010/main"/>
                      </a:ext>
                    </a:extLst>
                  </pic:spPr>
                </pic:pic>
              </a:graphicData>
            </a:graphic>
          </wp:inline>
        </w:drawing>
      </w:r>
    </w:p>
    <w:p w14:paraId="12372AEA" w14:textId="77777777" w:rsidR="00964FD0" w:rsidRDefault="00964FD0" w:rsidP="00964FD0">
      <w:pPr>
        <w:pStyle w:val="pie"/>
      </w:pPr>
      <w:r>
        <w:rPr>
          <w:b/>
          <w:bCs/>
        </w:rPr>
        <w:t>Imagen 4. </w:t>
      </w:r>
      <w:r>
        <w:t>Clasificación de los niveles de bioseguridad en un laboratorio de biotecnología, (2017)</w:t>
      </w:r>
    </w:p>
    <w:p w14:paraId="71271A00" w14:textId="47DA1F21" w:rsidR="00C81CB4" w:rsidRDefault="00C81CB4">
      <w:pPr>
        <w:spacing w:after="160" w:line="259" w:lineRule="auto"/>
        <w:jc w:val="left"/>
        <w:rPr>
          <w:lang w:val="es-419"/>
        </w:rPr>
      </w:pPr>
      <w:r>
        <w:rPr>
          <w:lang w:val="es-419"/>
        </w:rPr>
        <w:br w:type="page"/>
      </w:r>
    </w:p>
    <w:p w14:paraId="0EDCD13F" w14:textId="77777777" w:rsidR="00597630" w:rsidRPr="00C81CB4" w:rsidRDefault="00597630" w:rsidP="00C81CB4">
      <w:pPr>
        <w:rPr>
          <w:b/>
        </w:rPr>
      </w:pPr>
      <w:r w:rsidRPr="00C81CB4">
        <w:rPr>
          <w:b/>
        </w:rPr>
        <w:lastRenderedPageBreak/>
        <w:t xml:space="preserve">Laboratorios básicos (nivel de seguridad 1) </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56"/>
        <w:gridCol w:w="6115"/>
      </w:tblGrid>
      <w:tr w:rsidR="00FF0869" w14:paraId="1DD41A4E" w14:textId="77777777" w:rsidTr="00C81CB4">
        <w:trPr>
          <w:jc w:val="center"/>
        </w:trPr>
        <w:tc>
          <w:tcPr>
            <w:tcW w:w="1256" w:type="dxa"/>
            <w:vMerge w:val="restart"/>
          </w:tcPr>
          <w:p w14:paraId="3DCA0180" w14:textId="77777777" w:rsidR="00FF0869" w:rsidRDefault="00FF0869" w:rsidP="00E02E15">
            <w:r>
              <w:object w:dxaOrig="1740" w:dyaOrig="1485" w14:anchorId="416E4140">
                <v:shape id="_x0000_i1025" type="#_x0000_t75" style="width:59.25pt;height:51pt" o:ole="">
                  <v:imagedata r:id="rId22" o:title=""/>
                </v:shape>
                <o:OLEObject Type="Embed" ProgID="PBrush" ShapeID="_x0000_i1025" DrawAspect="Content" ObjectID="_1592802813" r:id="rId23"/>
              </w:object>
            </w:r>
          </w:p>
        </w:tc>
        <w:tc>
          <w:tcPr>
            <w:tcW w:w="6115" w:type="dxa"/>
          </w:tcPr>
          <w:p w14:paraId="09A86FC2" w14:textId="77777777" w:rsidR="00FF0869" w:rsidRPr="00F91268" w:rsidRDefault="00FF0869" w:rsidP="00E02E15">
            <w:pPr>
              <w:rPr>
                <w:b/>
                <w:color w:val="DD7533"/>
              </w:rPr>
            </w:pPr>
            <w:r w:rsidRPr="00F91268">
              <w:rPr>
                <w:b/>
                <w:color w:val="DD7533"/>
              </w:rPr>
              <w:t>Video</w:t>
            </w:r>
          </w:p>
        </w:tc>
      </w:tr>
      <w:tr w:rsidR="00FF0869" w14:paraId="5B49FC17" w14:textId="77777777" w:rsidTr="00C81CB4">
        <w:trPr>
          <w:jc w:val="center"/>
        </w:trPr>
        <w:tc>
          <w:tcPr>
            <w:tcW w:w="1256" w:type="dxa"/>
            <w:vMerge/>
          </w:tcPr>
          <w:p w14:paraId="6D01D7FB" w14:textId="77777777" w:rsidR="00FF0869" w:rsidRDefault="00FF0869" w:rsidP="00E02E15"/>
        </w:tc>
        <w:tc>
          <w:tcPr>
            <w:tcW w:w="6115" w:type="dxa"/>
          </w:tcPr>
          <w:p w14:paraId="7AC7BA7B" w14:textId="77777777" w:rsidR="00FF0869" w:rsidRDefault="00FF0869" w:rsidP="00E02E15">
            <w:r>
              <w:rPr>
                <w:noProof/>
                <w:lang w:val="es-419" w:eastAsia="es-419"/>
              </w:rPr>
              <w:drawing>
                <wp:inline distT="0" distB="0" distL="0" distR="0" wp14:anchorId="4816150C" wp14:editId="123252E4">
                  <wp:extent cx="4016375" cy="65405"/>
                  <wp:effectExtent l="0" t="0" r="3175" b="0"/>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016375" cy="65405"/>
                          </a:xfrm>
                          <a:prstGeom prst="rect">
                            <a:avLst/>
                          </a:prstGeom>
                        </pic:spPr>
                      </pic:pic>
                    </a:graphicData>
                  </a:graphic>
                </wp:inline>
              </w:drawing>
            </w:r>
          </w:p>
        </w:tc>
      </w:tr>
      <w:tr w:rsidR="00FF0869" w14:paraId="1F10D59D" w14:textId="77777777" w:rsidTr="00C81CB4">
        <w:trPr>
          <w:jc w:val="center"/>
        </w:trPr>
        <w:tc>
          <w:tcPr>
            <w:tcW w:w="1256" w:type="dxa"/>
            <w:vMerge/>
          </w:tcPr>
          <w:p w14:paraId="4058DE7D" w14:textId="77777777" w:rsidR="00FF0869" w:rsidRDefault="00FF0869" w:rsidP="00E02E15"/>
        </w:tc>
        <w:tc>
          <w:tcPr>
            <w:tcW w:w="6115" w:type="dxa"/>
          </w:tcPr>
          <w:p w14:paraId="2C5C3CF9" w14:textId="2082A608" w:rsidR="00FF0869" w:rsidRDefault="00C81CB4" w:rsidP="00F76B85">
            <w:pPr>
              <w:pStyle w:val="box2"/>
              <w:jc w:val="center"/>
            </w:pPr>
            <w:r>
              <w:rPr>
                <w:noProof/>
                <w:lang w:val="es-419" w:eastAsia="es-419"/>
              </w:rPr>
              <w:drawing>
                <wp:inline distT="0" distB="0" distL="0" distR="0" wp14:anchorId="4F28361B" wp14:editId="44BB664B">
                  <wp:extent cx="3096000" cy="1801800"/>
                  <wp:effectExtent l="0" t="0" r="0" b="8255"/>
                  <wp:docPr id="53" name="Imagen 53">
                    <a:hlinkClick xmlns:a="http://schemas.openxmlformats.org/drawingml/2006/main" r:id="rId2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video1.png"/>
                          <pic:cNvPicPr/>
                        </pic:nvPicPr>
                        <pic:blipFill>
                          <a:blip r:embed="rId26">
                            <a:extLst>
                              <a:ext uri="{28A0092B-C50C-407E-A947-70E740481C1C}">
                                <a14:useLocalDpi xmlns:a14="http://schemas.microsoft.com/office/drawing/2010/main" val="0"/>
                              </a:ext>
                            </a:extLst>
                          </a:blip>
                          <a:stretch>
                            <a:fillRect/>
                          </a:stretch>
                        </pic:blipFill>
                        <pic:spPr>
                          <a:xfrm>
                            <a:off x="0" y="0"/>
                            <a:ext cx="3096000" cy="1801800"/>
                          </a:xfrm>
                          <a:prstGeom prst="rect">
                            <a:avLst/>
                          </a:prstGeom>
                        </pic:spPr>
                      </pic:pic>
                    </a:graphicData>
                  </a:graphic>
                </wp:inline>
              </w:drawing>
            </w:r>
          </w:p>
          <w:p w14:paraId="699BF4F2" w14:textId="3247A38B" w:rsidR="00FF0869" w:rsidRDefault="00C81CB4" w:rsidP="00C81CB4">
            <w:pPr>
              <w:pStyle w:val="pie"/>
            </w:pPr>
            <w:r>
              <w:rPr>
                <w:rStyle w:val="Textoennegrita"/>
                <w:rFonts w:ascii="Arial" w:hAnsi="Arial" w:cs="Arial"/>
                <w:color w:val="444444"/>
                <w:sz w:val="18"/>
                <w:szCs w:val="18"/>
                <w:shd w:val="clear" w:color="auto" w:fill="FFFFFF"/>
              </w:rPr>
              <w:t>Video 1. </w:t>
            </w:r>
            <w:r>
              <w:rPr>
                <w:shd w:val="clear" w:color="auto" w:fill="FFFFFF"/>
              </w:rPr>
              <w:t>Elección y pasos para usar un extintor.</w:t>
            </w:r>
            <w:r>
              <w:br/>
            </w:r>
            <w:r>
              <w:rPr>
                <w:rStyle w:val="Textoennegrita"/>
                <w:rFonts w:ascii="Arial" w:hAnsi="Arial" w:cs="Arial"/>
                <w:color w:val="444444"/>
                <w:sz w:val="18"/>
                <w:szCs w:val="18"/>
                <w:shd w:val="clear" w:color="auto" w:fill="FFFFFF"/>
              </w:rPr>
              <w:t>Duración: </w:t>
            </w:r>
            <w:r>
              <w:rPr>
                <w:shd w:val="clear" w:color="auto" w:fill="FFFFFF"/>
              </w:rPr>
              <w:t>4:40 (cuatro minutos y cuarenta segundos)</w:t>
            </w:r>
          </w:p>
        </w:tc>
      </w:tr>
      <w:tr w:rsidR="00FF0869" w14:paraId="30F1D21B" w14:textId="77777777" w:rsidTr="00C81CB4">
        <w:trPr>
          <w:jc w:val="center"/>
        </w:trPr>
        <w:tc>
          <w:tcPr>
            <w:tcW w:w="1256" w:type="dxa"/>
            <w:vMerge/>
          </w:tcPr>
          <w:p w14:paraId="63DF9883" w14:textId="77777777" w:rsidR="00FF0869" w:rsidRDefault="00FF0869" w:rsidP="00E02E15"/>
        </w:tc>
        <w:tc>
          <w:tcPr>
            <w:tcW w:w="6115" w:type="dxa"/>
          </w:tcPr>
          <w:p w14:paraId="13EAC770" w14:textId="77777777" w:rsidR="00FF0869" w:rsidRDefault="00FF0869" w:rsidP="00E02E15">
            <w:r>
              <w:rPr>
                <w:noProof/>
                <w:lang w:val="es-419" w:eastAsia="es-419"/>
              </w:rPr>
              <w:drawing>
                <wp:inline distT="0" distB="0" distL="0" distR="0" wp14:anchorId="2FA2AD07" wp14:editId="0ED4A1DD">
                  <wp:extent cx="4016375" cy="65405"/>
                  <wp:effectExtent l="0" t="0" r="3175" b="0"/>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rot="10800000">
                            <a:off x="0" y="0"/>
                            <a:ext cx="4016375" cy="65405"/>
                          </a:xfrm>
                          <a:prstGeom prst="rect">
                            <a:avLst/>
                          </a:prstGeom>
                        </pic:spPr>
                      </pic:pic>
                    </a:graphicData>
                  </a:graphic>
                </wp:inline>
              </w:drawing>
            </w:r>
          </w:p>
        </w:tc>
      </w:tr>
    </w:tbl>
    <w:p w14:paraId="24F7B431" w14:textId="77777777" w:rsidR="00597630" w:rsidRDefault="00597630" w:rsidP="00C81CB4">
      <w:r>
        <w:t xml:space="preserve">Las actividades o procesos se pueden realizar en cámaras de bioseguridad con flujos horizontales o verticales que protejan la muestra e incluso las actividades de manipulación microbiana se pueden hacer sobre un mesón del laboratorio descubierto, sin embargo, si en el laboratorio se trabaja con varios microorganismos es necesario considerar el uso de equipo de seguridad y prácticas de laboratorio adecuadas, para evitar afectar al personal de trabajo y contaminación cruzada. Los cuidados que se tienen en este tipo de laboratorios están asociados a la protección de las muestras, por eso, para estos laboratorios se recomienda que los procedimientos se realicen con la mayor cautela, teniendo en cuenta los procedimientos de asepsia, pues estos cuidados pretenden evitar la contaminación cruzada la perdida de la muestra. </w:t>
      </w:r>
    </w:p>
    <w:p w14:paraId="20AC0293" w14:textId="77777777" w:rsidR="00597630" w:rsidRDefault="00597630" w:rsidP="00E02E15">
      <w:pPr>
        <w:rPr>
          <w:b/>
        </w:rPr>
      </w:pPr>
      <w:r w:rsidRPr="001F0F28">
        <w:rPr>
          <w:b/>
        </w:rPr>
        <w:t>Laboratorios básicos (nivel de seguridad 2)</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56"/>
        <w:gridCol w:w="6541"/>
      </w:tblGrid>
      <w:tr w:rsidR="00FF0869" w14:paraId="0C27D9DF" w14:textId="77777777" w:rsidTr="00E02E15">
        <w:trPr>
          <w:jc w:val="center"/>
        </w:trPr>
        <w:tc>
          <w:tcPr>
            <w:tcW w:w="1256" w:type="dxa"/>
            <w:vMerge w:val="restart"/>
          </w:tcPr>
          <w:p w14:paraId="4E25A76D" w14:textId="77777777" w:rsidR="00FF0869" w:rsidRDefault="00FF0869" w:rsidP="00E02E15">
            <w:r>
              <w:object w:dxaOrig="1740" w:dyaOrig="1485" w14:anchorId="405669CD">
                <v:shape id="_x0000_i1026" type="#_x0000_t75" style="width:59.25pt;height:51pt" o:ole="">
                  <v:imagedata r:id="rId22" o:title=""/>
                </v:shape>
                <o:OLEObject Type="Embed" ProgID="PBrush" ShapeID="_x0000_i1026" DrawAspect="Content" ObjectID="_1592802814" r:id="rId27"/>
              </w:object>
            </w:r>
          </w:p>
        </w:tc>
        <w:tc>
          <w:tcPr>
            <w:tcW w:w="6541" w:type="dxa"/>
          </w:tcPr>
          <w:p w14:paraId="1594E528" w14:textId="77777777" w:rsidR="00FF0869" w:rsidRPr="00F91268" w:rsidRDefault="00FF0869" w:rsidP="00E02E15">
            <w:pPr>
              <w:rPr>
                <w:b/>
                <w:color w:val="DD7533"/>
              </w:rPr>
            </w:pPr>
            <w:r w:rsidRPr="00F91268">
              <w:rPr>
                <w:b/>
                <w:color w:val="DD7533"/>
              </w:rPr>
              <w:t>Video</w:t>
            </w:r>
          </w:p>
        </w:tc>
      </w:tr>
      <w:tr w:rsidR="00FF0869" w14:paraId="5C9601FA" w14:textId="77777777" w:rsidTr="00E02E15">
        <w:trPr>
          <w:jc w:val="center"/>
        </w:trPr>
        <w:tc>
          <w:tcPr>
            <w:tcW w:w="1256" w:type="dxa"/>
            <w:vMerge/>
          </w:tcPr>
          <w:p w14:paraId="6FDDE52C" w14:textId="77777777" w:rsidR="00FF0869" w:rsidRDefault="00FF0869" w:rsidP="00E02E15"/>
        </w:tc>
        <w:tc>
          <w:tcPr>
            <w:tcW w:w="6541" w:type="dxa"/>
          </w:tcPr>
          <w:p w14:paraId="2EADCCC9" w14:textId="77777777" w:rsidR="00FF0869" w:rsidRDefault="00FF0869" w:rsidP="00E02E15">
            <w:r>
              <w:rPr>
                <w:noProof/>
                <w:lang w:val="es-419" w:eastAsia="es-419"/>
              </w:rPr>
              <w:drawing>
                <wp:inline distT="0" distB="0" distL="0" distR="0" wp14:anchorId="25F39404" wp14:editId="0C8218BA">
                  <wp:extent cx="4016375" cy="65405"/>
                  <wp:effectExtent l="0" t="0" r="3175" b="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016375" cy="65405"/>
                          </a:xfrm>
                          <a:prstGeom prst="rect">
                            <a:avLst/>
                          </a:prstGeom>
                        </pic:spPr>
                      </pic:pic>
                    </a:graphicData>
                  </a:graphic>
                </wp:inline>
              </w:drawing>
            </w:r>
          </w:p>
        </w:tc>
      </w:tr>
      <w:tr w:rsidR="00FF0869" w14:paraId="3C6BF053" w14:textId="77777777" w:rsidTr="00E02E15">
        <w:trPr>
          <w:jc w:val="center"/>
        </w:trPr>
        <w:tc>
          <w:tcPr>
            <w:tcW w:w="1256" w:type="dxa"/>
            <w:vMerge/>
          </w:tcPr>
          <w:p w14:paraId="01D6AE30" w14:textId="77777777" w:rsidR="00FF0869" w:rsidRDefault="00FF0869" w:rsidP="00E02E15"/>
        </w:tc>
        <w:tc>
          <w:tcPr>
            <w:tcW w:w="6541" w:type="dxa"/>
          </w:tcPr>
          <w:p w14:paraId="23E51D2A" w14:textId="690D76A0" w:rsidR="00FF0869" w:rsidRDefault="00F76B85" w:rsidP="00F76B85">
            <w:pPr>
              <w:pStyle w:val="box2"/>
              <w:jc w:val="center"/>
            </w:pPr>
            <w:r>
              <w:rPr>
                <w:noProof/>
                <w:lang w:val="es-419" w:eastAsia="es-419"/>
              </w:rPr>
              <w:drawing>
                <wp:inline distT="0" distB="0" distL="0" distR="0" wp14:anchorId="448CD8C7" wp14:editId="1B9B6EE5">
                  <wp:extent cx="3096000" cy="1814040"/>
                  <wp:effectExtent l="0" t="0" r="0" b="0"/>
                  <wp:docPr id="57" name="Imagen 57">
                    <a:hlinkClick xmlns:a="http://schemas.openxmlformats.org/drawingml/2006/main" r:id="rId2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video2.png"/>
                          <pic:cNvPicPr/>
                        </pic:nvPicPr>
                        <pic:blipFill>
                          <a:blip r:embed="rId29">
                            <a:extLst>
                              <a:ext uri="{28A0092B-C50C-407E-A947-70E740481C1C}">
                                <a14:useLocalDpi xmlns:a14="http://schemas.microsoft.com/office/drawing/2010/main" val="0"/>
                              </a:ext>
                            </a:extLst>
                          </a:blip>
                          <a:stretch>
                            <a:fillRect/>
                          </a:stretch>
                        </pic:blipFill>
                        <pic:spPr>
                          <a:xfrm>
                            <a:off x="0" y="0"/>
                            <a:ext cx="3096000" cy="1814040"/>
                          </a:xfrm>
                          <a:prstGeom prst="rect">
                            <a:avLst/>
                          </a:prstGeom>
                        </pic:spPr>
                      </pic:pic>
                    </a:graphicData>
                  </a:graphic>
                </wp:inline>
              </w:drawing>
            </w:r>
          </w:p>
          <w:p w14:paraId="279C90CE" w14:textId="0B1185BB" w:rsidR="00FF0869" w:rsidRDefault="00F76B85" w:rsidP="00F76B85">
            <w:pPr>
              <w:pStyle w:val="pie"/>
            </w:pPr>
            <w:r>
              <w:rPr>
                <w:rStyle w:val="Textoennegrita"/>
                <w:rFonts w:ascii="Arial" w:hAnsi="Arial" w:cs="Arial"/>
                <w:color w:val="444444"/>
                <w:sz w:val="18"/>
                <w:szCs w:val="18"/>
                <w:shd w:val="clear" w:color="auto" w:fill="FFFFFF"/>
              </w:rPr>
              <w:t>Video 2. </w:t>
            </w:r>
            <w:r>
              <w:rPr>
                <w:shd w:val="clear" w:color="auto" w:fill="FFFFFF"/>
              </w:rPr>
              <w:t>Laboratorios Básicos - Nivel de seguridad 2</w:t>
            </w:r>
            <w:r>
              <w:br/>
            </w:r>
            <w:r>
              <w:rPr>
                <w:rStyle w:val="Textoennegrita"/>
                <w:rFonts w:ascii="Arial" w:hAnsi="Arial" w:cs="Arial"/>
                <w:color w:val="444444"/>
                <w:sz w:val="18"/>
                <w:szCs w:val="18"/>
                <w:shd w:val="clear" w:color="auto" w:fill="FFFFFF"/>
              </w:rPr>
              <w:t>Duración: </w:t>
            </w:r>
            <w:r>
              <w:rPr>
                <w:shd w:val="clear" w:color="auto" w:fill="FFFFFF"/>
              </w:rPr>
              <w:t>1:04 (un minuto y cuatro segundos)</w:t>
            </w:r>
          </w:p>
        </w:tc>
      </w:tr>
      <w:tr w:rsidR="00FF0869" w14:paraId="7DC5BD14" w14:textId="77777777" w:rsidTr="00E02E15">
        <w:trPr>
          <w:jc w:val="center"/>
        </w:trPr>
        <w:tc>
          <w:tcPr>
            <w:tcW w:w="1256" w:type="dxa"/>
            <w:vMerge/>
          </w:tcPr>
          <w:p w14:paraId="13EF708E" w14:textId="77777777" w:rsidR="00FF0869" w:rsidRDefault="00FF0869" w:rsidP="00E02E15"/>
        </w:tc>
        <w:tc>
          <w:tcPr>
            <w:tcW w:w="6541" w:type="dxa"/>
          </w:tcPr>
          <w:p w14:paraId="63BDA73D" w14:textId="77777777" w:rsidR="00FF0869" w:rsidRDefault="00FF0869" w:rsidP="00E02E15">
            <w:r>
              <w:rPr>
                <w:noProof/>
                <w:lang w:val="es-419" w:eastAsia="es-419"/>
              </w:rPr>
              <w:drawing>
                <wp:inline distT="0" distB="0" distL="0" distR="0" wp14:anchorId="75FB3EAE" wp14:editId="42A0925F">
                  <wp:extent cx="4016375" cy="65405"/>
                  <wp:effectExtent l="0" t="0" r="3175" b="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rot="10800000">
                            <a:off x="0" y="0"/>
                            <a:ext cx="4016375" cy="65405"/>
                          </a:xfrm>
                          <a:prstGeom prst="rect">
                            <a:avLst/>
                          </a:prstGeom>
                        </pic:spPr>
                      </pic:pic>
                    </a:graphicData>
                  </a:graphic>
                </wp:inline>
              </w:drawing>
            </w:r>
          </w:p>
        </w:tc>
      </w:tr>
    </w:tbl>
    <w:p w14:paraId="3F9A1E22" w14:textId="77777777" w:rsidR="00597630" w:rsidRDefault="00597630" w:rsidP="00E02E15">
      <w:pPr>
        <w:rPr>
          <w:b/>
        </w:rPr>
      </w:pPr>
      <w:r w:rsidRPr="004850FC">
        <w:rPr>
          <w:b/>
        </w:rPr>
        <w:lastRenderedPageBreak/>
        <w:t xml:space="preserve">Laboratorios de contención (nivel de seguridad 3) </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56"/>
        <w:gridCol w:w="6541"/>
      </w:tblGrid>
      <w:tr w:rsidR="00FF0869" w14:paraId="6F3E6357" w14:textId="77777777" w:rsidTr="00E02E15">
        <w:trPr>
          <w:jc w:val="center"/>
        </w:trPr>
        <w:tc>
          <w:tcPr>
            <w:tcW w:w="1256" w:type="dxa"/>
            <w:vMerge w:val="restart"/>
          </w:tcPr>
          <w:p w14:paraId="5FFBED55" w14:textId="77777777" w:rsidR="00FF0869" w:rsidRDefault="00FF0869" w:rsidP="00E02E15">
            <w:r>
              <w:object w:dxaOrig="1740" w:dyaOrig="1485" w14:anchorId="7875F319">
                <v:shape id="_x0000_i1027" type="#_x0000_t75" style="width:59.25pt;height:51pt" o:ole="">
                  <v:imagedata r:id="rId22" o:title=""/>
                </v:shape>
                <o:OLEObject Type="Embed" ProgID="PBrush" ShapeID="_x0000_i1027" DrawAspect="Content" ObjectID="_1592802815" r:id="rId30"/>
              </w:object>
            </w:r>
          </w:p>
        </w:tc>
        <w:tc>
          <w:tcPr>
            <w:tcW w:w="6541" w:type="dxa"/>
          </w:tcPr>
          <w:p w14:paraId="5ECCBB68" w14:textId="77777777" w:rsidR="00FF0869" w:rsidRPr="00F91268" w:rsidRDefault="00FF0869" w:rsidP="00E02E15">
            <w:pPr>
              <w:rPr>
                <w:b/>
                <w:color w:val="DD7533"/>
              </w:rPr>
            </w:pPr>
            <w:r w:rsidRPr="00F91268">
              <w:rPr>
                <w:b/>
                <w:color w:val="DD7533"/>
              </w:rPr>
              <w:t>Video</w:t>
            </w:r>
          </w:p>
        </w:tc>
      </w:tr>
      <w:tr w:rsidR="00FF0869" w14:paraId="7D28E959" w14:textId="77777777" w:rsidTr="00E02E15">
        <w:trPr>
          <w:jc w:val="center"/>
        </w:trPr>
        <w:tc>
          <w:tcPr>
            <w:tcW w:w="1256" w:type="dxa"/>
            <w:vMerge/>
          </w:tcPr>
          <w:p w14:paraId="4775E349" w14:textId="77777777" w:rsidR="00FF0869" w:rsidRDefault="00FF0869" w:rsidP="00E02E15"/>
        </w:tc>
        <w:tc>
          <w:tcPr>
            <w:tcW w:w="6541" w:type="dxa"/>
          </w:tcPr>
          <w:p w14:paraId="109D49E7" w14:textId="77777777" w:rsidR="00FF0869" w:rsidRDefault="00FF0869" w:rsidP="00E02E15">
            <w:r>
              <w:rPr>
                <w:noProof/>
                <w:lang w:val="es-419" w:eastAsia="es-419"/>
              </w:rPr>
              <w:drawing>
                <wp:inline distT="0" distB="0" distL="0" distR="0" wp14:anchorId="6C9FACF2" wp14:editId="44BABD32">
                  <wp:extent cx="4016375" cy="65405"/>
                  <wp:effectExtent l="0" t="0" r="3175" b="0"/>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016375" cy="65405"/>
                          </a:xfrm>
                          <a:prstGeom prst="rect">
                            <a:avLst/>
                          </a:prstGeom>
                        </pic:spPr>
                      </pic:pic>
                    </a:graphicData>
                  </a:graphic>
                </wp:inline>
              </w:drawing>
            </w:r>
          </w:p>
        </w:tc>
      </w:tr>
      <w:tr w:rsidR="00FF0869" w14:paraId="2F493C67" w14:textId="77777777" w:rsidTr="00E02E15">
        <w:trPr>
          <w:jc w:val="center"/>
        </w:trPr>
        <w:tc>
          <w:tcPr>
            <w:tcW w:w="1256" w:type="dxa"/>
            <w:vMerge/>
          </w:tcPr>
          <w:p w14:paraId="258CF1A5" w14:textId="77777777" w:rsidR="00FF0869" w:rsidRDefault="00FF0869" w:rsidP="00E02E15"/>
        </w:tc>
        <w:tc>
          <w:tcPr>
            <w:tcW w:w="6541" w:type="dxa"/>
          </w:tcPr>
          <w:p w14:paraId="2B1F1997" w14:textId="79E9430E" w:rsidR="00FF0869" w:rsidRDefault="00F76B85" w:rsidP="00F76B85">
            <w:pPr>
              <w:pStyle w:val="box2"/>
              <w:jc w:val="center"/>
            </w:pPr>
            <w:r>
              <w:rPr>
                <w:noProof/>
                <w:lang w:val="es-419" w:eastAsia="es-419"/>
              </w:rPr>
              <w:drawing>
                <wp:inline distT="0" distB="0" distL="0" distR="0" wp14:anchorId="04BE5B50" wp14:editId="3500B3C1">
                  <wp:extent cx="3132000" cy="1816312"/>
                  <wp:effectExtent l="0" t="0" r="0" b="0"/>
                  <wp:docPr id="63" name="Imagen 63">
                    <a:hlinkClick xmlns:a="http://schemas.openxmlformats.org/drawingml/2006/main" r:id="rId3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video3.png"/>
                          <pic:cNvPicPr/>
                        </pic:nvPicPr>
                        <pic:blipFill>
                          <a:blip r:embed="rId32">
                            <a:extLst>
                              <a:ext uri="{28A0092B-C50C-407E-A947-70E740481C1C}">
                                <a14:useLocalDpi xmlns:a14="http://schemas.microsoft.com/office/drawing/2010/main" val="0"/>
                              </a:ext>
                            </a:extLst>
                          </a:blip>
                          <a:stretch>
                            <a:fillRect/>
                          </a:stretch>
                        </pic:blipFill>
                        <pic:spPr>
                          <a:xfrm>
                            <a:off x="0" y="0"/>
                            <a:ext cx="3132000" cy="1816312"/>
                          </a:xfrm>
                          <a:prstGeom prst="rect">
                            <a:avLst/>
                          </a:prstGeom>
                        </pic:spPr>
                      </pic:pic>
                    </a:graphicData>
                  </a:graphic>
                </wp:inline>
              </w:drawing>
            </w:r>
          </w:p>
          <w:p w14:paraId="632576BE" w14:textId="27A661BF" w:rsidR="00FF0869" w:rsidRDefault="00F76B85" w:rsidP="00F76B85">
            <w:pPr>
              <w:pStyle w:val="pie"/>
            </w:pPr>
            <w:r>
              <w:rPr>
                <w:rStyle w:val="Textoennegrita"/>
                <w:rFonts w:ascii="Arial" w:hAnsi="Arial" w:cs="Arial"/>
                <w:color w:val="444444"/>
                <w:sz w:val="18"/>
                <w:szCs w:val="18"/>
                <w:shd w:val="clear" w:color="auto" w:fill="FFFFFF"/>
              </w:rPr>
              <w:t>Video 3. </w:t>
            </w:r>
            <w:r>
              <w:rPr>
                <w:shd w:val="clear" w:color="auto" w:fill="FFFFFF"/>
              </w:rPr>
              <w:t>Laboratorios de Contención - Nivel de seguridad 3</w:t>
            </w:r>
            <w:r>
              <w:br/>
            </w:r>
            <w:r>
              <w:rPr>
                <w:rStyle w:val="Textoennegrita"/>
                <w:rFonts w:ascii="Arial" w:hAnsi="Arial" w:cs="Arial"/>
                <w:color w:val="444444"/>
                <w:sz w:val="18"/>
                <w:szCs w:val="18"/>
                <w:shd w:val="clear" w:color="auto" w:fill="FFFFFF"/>
              </w:rPr>
              <w:t>Duración: </w:t>
            </w:r>
            <w:r>
              <w:rPr>
                <w:shd w:val="clear" w:color="auto" w:fill="FFFFFF"/>
              </w:rPr>
              <w:t>0:50 (cincuenta segundos)</w:t>
            </w:r>
          </w:p>
        </w:tc>
      </w:tr>
      <w:tr w:rsidR="00FF0869" w14:paraId="0ED71725" w14:textId="77777777" w:rsidTr="00E02E15">
        <w:trPr>
          <w:jc w:val="center"/>
        </w:trPr>
        <w:tc>
          <w:tcPr>
            <w:tcW w:w="1256" w:type="dxa"/>
            <w:vMerge/>
          </w:tcPr>
          <w:p w14:paraId="279F0C0B" w14:textId="77777777" w:rsidR="00FF0869" w:rsidRDefault="00FF0869" w:rsidP="00E02E15"/>
        </w:tc>
        <w:tc>
          <w:tcPr>
            <w:tcW w:w="6541" w:type="dxa"/>
          </w:tcPr>
          <w:p w14:paraId="1B9DC68F" w14:textId="77777777" w:rsidR="00FF0869" w:rsidRDefault="00FF0869" w:rsidP="00E02E15">
            <w:r>
              <w:rPr>
                <w:noProof/>
                <w:lang w:val="es-419" w:eastAsia="es-419"/>
              </w:rPr>
              <w:drawing>
                <wp:inline distT="0" distB="0" distL="0" distR="0" wp14:anchorId="4AF8F59D" wp14:editId="4BF368B1">
                  <wp:extent cx="4016375" cy="65405"/>
                  <wp:effectExtent l="0" t="0" r="3175"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rot="10800000">
                            <a:off x="0" y="0"/>
                            <a:ext cx="4016375" cy="65405"/>
                          </a:xfrm>
                          <a:prstGeom prst="rect">
                            <a:avLst/>
                          </a:prstGeom>
                        </pic:spPr>
                      </pic:pic>
                    </a:graphicData>
                  </a:graphic>
                </wp:inline>
              </w:drawing>
            </w:r>
          </w:p>
        </w:tc>
      </w:tr>
    </w:tbl>
    <w:p w14:paraId="48943304" w14:textId="77777777" w:rsidR="00FF0869" w:rsidRDefault="00FF0869" w:rsidP="00C966F1">
      <w:pPr>
        <w:pStyle w:val="pie"/>
      </w:pP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56"/>
        <w:gridCol w:w="6541"/>
      </w:tblGrid>
      <w:tr w:rsidR="00C966F1" w14:paraId="1842DE38" w14:textId="77777777" w:rsidTr="00E02E15">
        <w:trPr>
          <w:jc w:val="center"/>
        </w:trPr>
        <w:tc>
          <w:tcPr>
            <w:tcW w:w="1256" w:type="dxa"/>
            <w:vMerge w:val="restart"/>
          </w:tcPr>
          <w:p w14:paraId="6ECBB124" w14:textId="77777777" w:rsidR="00C966F1" w:rsidRDefault="00C966F1" w:rsidP="00E02E15">
            <w:pPr>
              <w:jc w:val="center"/>
            </w:pPr>
            <w:r>
              <w:object w:dxaOrig="1740" w:dyaOrig="1575" w14:anchorId="6DF518F7">
                <v:shape id="_x0000_i1028" type="#_x0000_t75" style="width:59.25pt;height:54pt" o:ole="">
                  <v:imagedata r:id="rId33" o:title=""/>
                </v:shape>
                <o:OLEObject Type="Embed" ProgID="PBrush" ShapeID="_x0000_i1028" DrawAspect="Content" ObjectID="_1592802816" r:id="rId34"/>
              </w:object>
            </w:r>
          </w:p>
        </w:tc>
        <w:tc>
          <w:tcPr>
            <w:tcW w:w="6541" w:type="dxa"/>
          </w:tcPr>
          <w:p w14:paraId="1757A432" w14:textId="77777777" w:rsidR="00C966F1" w:rsidRPr="00D26AFA" w:rsidRDefault="00C966F1" w:rsidP="00E02E15">
            <w:pPr>
              <w:rPr>
                <w:b/>
                <w:color w:val="868686"/>
              </w:rPr>
            </w:pPr>
            <w:r w:rsidRPr="00D26AFA">
              <w:rPr>
                <w:b/>
                <w:color w:val="868686"/>
              </w:rPr>
              <w:t>Nota:</w:t>
            </w:r>
          </w:p>
        </w:tc>
      </w:tr>
      <w:tr w:rsidR="00C966F1" w14:paraId="49D5FA4F" w14:textId="77777777" w:rsidTr="00E02E15">
        <w:trPr>
          <w:jc w:val="center"/>
        </w:trPr>
        <w:tc>
          <w:tcPr>
            <w:tcW w:w="1256" w:type="dxa"/>
            <w:vMerge/>
          </w:tcPr>
          <w:p w14:paraId="5853CBD4" w14:textId="77777777" w:rsidR="00C966F1" w:rsidRDefault="00C966F1" w:rsidP="00E02E15"/>
        </w:tc>
        <w:tc>
          <w:tcPr>
            <w:tcW w:w="6541" w:type="dxa"/>
          </w:tcPr>
          <w:p w14:paraId="21BF7AC7" w14:textId="77777777" w:rsidR="00C966F1" w:rsidRDefault="00C966F1" w:rsidP="00E02E15">
            <w:r w:rsidRPr="00081130">
              <w:rPr>
                <w:noProof/>
                <w:lang w:val="es-419" w:eastAsia="es-419"/>
              </w:rPr>
              <w:drawing>
                <wp:inline distT="0" distB="0" distL="0" distR="0" wp14:anchorId="095C801F" wp14:editId="3CABDF08">
                  <wp:extent cx="4016375" cy="71120"/>
                  <wp:effectExtent l="0" t="0" r="3175" b="5080"/>
                  <wp:docPr id="7201" name="Imagen 7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016375" cy="71120"/>
                          </a:xfrm>
                          <a:prstGeom prst="rect">
                            <a:avLst/>
                          </a:prstGeom>
                        </pic:spPr>
                      </pic:pic>
                    </a:graphicData>
                  </a:graphic>
                </wp:inline>
              </w:drawing>
            </w:r>
          </w:p>
        </w:tc>
      </w:tr>
      <w:tr w:rsidR="00C966F1" w14:paraId="347D8EA3" w14:textId="77777777" w:rsidTr="00E02E15">
        <w:trPr>
          <w:jc w:val="center"/>
        </w:trPr>
        <w:tc>
          <w:tcPr>
            <w:tcW w:w="1256" w:type="dxa"/>
            <w:vMerge/>
          </w:tcPr>
          <w:p w14:paraId="30F0969F" w14:textId="77777777" w:rsidR="00C966F1" w:rsidRDefault="00C966F1" w:rsidP="00E02E15"/>
        </w:tc>
        <w:tc>
          <w:tcPr>
            <w:tcW w:w="6541" w:type="dxa"/>
          </w:tcPr>
          <w:p w14:paraId="5BB7C7EC" w14:textId="3BEA33F4" w:rsidR="00C966F1" w:rsidRPr="00BE4A24" w:rsidRDefault="00C966F1" w:rsidP="00C966F1">
            <w:pPr>
              <w:pStyle w:val="box2"/>
            </w:pPr>
            <w:r w:rsidRPr="00C966F1">
              <w:t>Las prácticas o procesos que se realizan en este laboratorio requieren un nivel de seguridad 2, pero la infraestructura y distribución debe ser acorde a los requerimientos.</w:t>
            </w:r>
          </w:p>
        </w:tc>
      </w:tr>
      <w:tr w:rsidR="00C966F1" w14:paraId="00CB111F" w14:textId="77777777" w:rsidTr="00E02E15">
        <w:trPr>
          <w:jc w:val="center"/>
        </w:trPr>
        <w:tc>
          <w:tcPr>
            <w:tcW w:w="1256" w:type="dxa"/>
            <w:vMerge/>
          </w:tcPr>
          <w:p w14:paraId="4FD5DE41" w14:textId="77777777" w:rsidR="00C966F1" w:rsidRDefault="00C966F1" w:rsidP="00E02E15"/>
        </w:tc>
        <w:tc>
          <w:tcPr>
            <w:tcW w:w="6541" w:type="dxa"/>
          </w:tcPr>
          <w:p w14:paraId="5ABC31B0" w14:textId="77777777" w:rsidR="00C966F1" w:rsidRDefault="00C966F1" w:rsidP="00E02E15">
            <w:r w:rsidRPr="00081130">
              <w:rPr>
                <w:noProof/>
                <w:lang w:val="es-419" w:eastAsia="es-419"/>
              </w:rPr>
              <w:drawing>
                <wp:inline distT="0" distB="0" distL="0" distR="0" wp14:anchorId="28981CF9" wp14:editId="6E9C3D31">
                  <wp:extent cx="4016375" cy="64770"/>
                  <wp:effectExtent l="0" t="0" r="3175" b="0"/>
                  <wp:docPr id="7202" name="Imagen 7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016375" cy="64770"/>
                          </a:xfrm>
                          <a:prstGeom prst="rect">
                            <a:avLst/>
                          </a:prstGeom>
                        </pic:spPr>
                      </pic:pic>
                    </a:graphicData>
                  </a:graphic>
                </wp:inline>
              </w:drawing>
            </w:r>
          </w:p>
        </w:tc>
      </w:tr>
    </w:tbl>
    <w:p w14:paraId="76FCC502" w14:textId="77777777" w:rsidR="00F76B85" w:rsidRPr="004850FC" w:rsidRDefault="00F76B85" w:rsidP="00C966F1">
      <w:pPr>
        <w:pStyle w:val="pie"/>
      </w:pPr>
    </w:p>
    <w:p w14:paraId="3921D8D1" w14:textId="77777777" w:rsidR="00597630" w:rsidRDefault="00597630" w:rsidP="00E02E15">
      <w:pPr>
        <w:rPr>
          <w:b/>
        </w:rPr>
      </w:pPr>
      <w:r w:rsidRPr="00CB7F83">
        <w:rPr>
          <w:b/>
        </w:rPr>
        <w:t xml:space="preserve">Laboratorios de contención máxima (nivel de seguridad 4) </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56"/>
        <w:gridCol w:w="6541"/>
      </w:tblGrid>
      <w:tr w:rsidR="00FF0869" w14:paraId="6DCE98ED" w14:textId="77777777" w:rsidTr="00E02E15">
        <w:trPr>
          <w:jc w:val="center"/>
        </w:trPr>
        <w:tc>
          <w:tcPr>
            <w:tcW w:w="1256" w:type="dxa"/>
            <w:vMerge w:val="restart"/>
          </w:tcPr>
          <w:p w14:paraId="180E06C3" w14:textId="77777777" w:rsidR="00FF0869" w:rsidRDefault="00FF0869" w:rsidP="00E02E15">
            <w:r>
              <w:object w:dxaOrig="1740" w:dyaOrig="1485" w14:anchorId="53CA6EEB">
                <v:shape id="_x0000_i1029" type="#_x0000_t75" style="width:59.25pt;height:51pt" o:ole="">
                  <v:imagedata r:id="rId22" o:title=""/>
                </v:shape>
                <o:OLEObject Type="Embed" ProgID="PBrush" ShapeID="_x0000_i1029" DrawAspect="Content" ObjectID="_1592802817" r:id="rId37"/>
              </w:object>
            </w:r>
          </w:p>
        </w:tc>
        <w:tc>
          <w:tcPr>
            <w:tcW w:w="6541" w:type="dxa"/>
          </w:tcPr>
          <w:p w14:paraId="6D263510" w14:textId="77777777" w:rsidR="00FF0869" w:rsidRPr="00F91268" w:rsidRDefault="00FF0869" w:rsidP="00E02E15">
            <w:pPr>
              <w:rPr>
                <w:b/>
                <w:color w:val="DD7533"/>
              </w:rPr>
            </w:pPr>
            <w:r w:rsidRPr="00F91268">
              <w:rPr>
                <w:b/>
                <w:color w:val="DD7533"/>
              </w:rPr>
              <w:t>Video</w:t>
            </w:r>
          </w:p>
        </w:tc>
      </w:tr>
      <w:tr w:rsidR="00FF0869" w14:paraId="483C0252" w14:textId="77777777" w:rsidTr="00E02E15">
        <w:trPr>
          <w:jc w:val="center"/>
        </w:trPr>
        <w:tc>
          <w:tcPr>
            <w:tcW w:w="1256" w:type="dxa"/>
            <w:vMerge/>
          </w:tcPr>
          <w:p w14:paraId="29CDAE84" w14:textId="77777777" w:rsidR="00FF0869" w:rsidRDefault="00FF0869" w:rsidP="00E02E15"/>
        </w:tc>
        <w:tc>
          <w:tcPr>
            <w:tcW w:w="6541" w:type="dxa"/>
          </w:tcPr>
          <w:p w14:paraId="52ACBF84" w14:textId="77777777" w:rsidR="00FF0869" w:rsidRDefault="00FF0869" w:rsidP="00E02E15">
            <w:r>
              <w:rPr>
                <w:noProof/>
                <w:lang w:val="es-419" w:eastAsia="es-419"/>
              </w:rPr>
              <w:drawing>
                <wp:inline distT="0" distB="0" distL="0" distR="0" wp14:anchorId="09B4DAA9" wp14:editId="7A35284F">
                  <wp:extent cx="4016375" cy="65405"/>
                  <wp:effectExtent l="0" t="0" r="3175"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016375" cy="65405"/>
                          </a:xfrm>
                          <a:prstGeom prst="rect">
                            <a:avLst/>
                          </a:prstGeom>
                        </pic:spPr>
                      </pic:pic>
                    </a:graphicData>
                  </a:graphic>
                </wp:inline>
              </w:drawing>
            </w:r>
          </w:p>
        </w:tc>
      </w:tr>
      <w:tr w:rsidR="00FF0869" w14:paraId="6B662240" w14:textId="77777777" w:rsidTr="00E02E15">
        <w:trPr>
          <w:jc w:val="center"/>
        </w:trPr>
        <w:tc>
          <w:tcPr>
            <w:tcW w:w="1256" w:type="dxa"/>
            <w:vMerge/>
          </w:tcPr>
          <w:p w14:paraId="4131D5B0" w14:textId="77777777" w:rsidR="00FF0869" w:rsidRDefault="00FF0869" w:rsidP="00E02E15"/>
        </w:tc>
        <w:tc>
          <w:tcPr>
            <w:tcW w:w="6541" w:type="dxa"/>
          </w:tcPr>
          <w:p w14:paraId="2FDF88DF" w14:textId="51F5E63E" w:rsidR="00FF0869" w:rsidRDefault="00C966F1" w:rsidP="00C966F1">
            <w:pPr>
              <w:pStyle w:val="box2"/>
              <w:jc w:val="center"/>
            </w:pPr>
            <w:r>
              <w:rPr>
                <w:noProof/>
                <w:lang w:val="es-419" w:eastAsia="es-419"/>
              </w:rPr>
              <w:drawing>
                <wp:inline distT="0" distB="0" distL="0" distR="0" wp14:anchorId="618EB56F" wp14:editId="5201D095">
                  <wp:extent cx="3168000" cy="1875256"/>
                  <wp:effectExtent l="0" t="0" r="0" b="0"/>
                  <wp:docPr id="7203" name="Imagen 7203">
                    <a:hlinkClick xmlns:a="http://schemas.openxmlformats.org/drawingml/2006/main" r:id="rId3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03" name="video4.png"/>
                          <pic:cNvPicPr/>
                        </pic:nvPicPr>
                        <pic:blipFill>
                          <a:blip r:embed="rId39">
                            <a:extLst>
                              <a:ext uri="{28A0092B-C50C-407E-A947-70E740481C1C}">
                                <a14:useLocalDpi xmlns:a14="http://schemas.microsoft.com/office/drawing/2010/main" val="0"/>
                              </a:ext>
                            </a:extLst>
                          </a:blip>
                          <a:stretch>
                            <a:fillRect/>
                          </a:stretch>
                        </pic:blipFill>
                        <pic:spPr>
                          <a:xfrm>
                            <a:off x="0" y="0"/>
                            <a:ext cx="3168000" cy="1875256"/>
                          </a:xfrm>
                          <a:prstGeom prst="rect">
                            <a:avLst/>
                          </a:prstGeom>
                        </pic:spPr>
                      </pic:pic>
                    </a:graphicData>
                  </a:graphic>
                </wp:inline>
              </w:drawing>
            </w:r>
          </w:p>
          <w:p w14:paraId="2D9294E0" w14:textId="1E7D8FC9" w:rsidR="00FF0869" w:rsidRDefault="00C966F1" w:rsidP="00C966F1">
            <w:pPr>
              <w:pStyle w:val="pie"/>
            </w:pPr>
            <w:r>
              <w:rPr>
                <w:rStyle w:val="Textoennegrita"/>
                <w:rFonts w:ascii="Arial" w:hAnsi="Arial" w:cs="Arial"/>
                <w:color w:val="444444"/>
                <w:sz w:val="18"/>
                <w:szCs w:val="18"/>
                <w:shd w:val="clear" w:color="auto" w:fill="FFFFFF"/>
              </w:rPr>
              <w:t>Video 4. </w:t>
            </w:r>
            <w:r>
              <w:rPr>
                <w:shd w:val="clear" w:color="auto" w:fill="FFFFFF"/>
              </w:rPr>
              <w:t>Laboratorios de Contención Máxima - Nivel de Seguridad 4</w:t>
            </w:r>
            <w:r>
              <w:br/>
            </w:r>
            <w:r>
              <w:rPr>
                <w:rStyle w:val="Textoennegrita"/>
                <w:rFonts w:ascii="Arial" w:hAnsi="Arial" w:cs="Arial"/>
                <w:color w:val="444444"/>
                <w:sz w:val="18"/>
                <w:szCs w:val="18"/>
                <w:shd w:val="clear" w:color="auto" w:fill="FFFFFF"/>
              </w:rPr>
              <w:t>Duración: </w:t>
            </w:r>
            <w:r>
              <w:rPr>
                <w:shd w:val="clear" w:color="auto" w:fill="FFFFFF"/>
              </w:rPr>
              <w:t>1:11 (un minuto y once segundos)</w:t>
            </w:r>
          </w:p>
        </w:tc>
      </w:tr>
      <w:tr w:rsidR="00FF0869" w14:paraId="07D4CC78" w14:textId="77777777" w:rsidTr="00E02E15">
        <w:trPr>
          <w:jc w:val="center"/>
        </w:trPr>
        <w:tc>
          <w:tcPr>
            <w:tcW w:w="1256" w:type="dxa"/>
            <w:vMerge/>
          </w:tcPr>
          <w:p w14:paraId="483CD907" w14:textId="77777777" w:rsidR="00FF0869" w:rsidRDefault="00FF0869" w:rsidP="00E02E15"/>
        </w:tc>
        <w:tc>
          <w:tcPr>
            <w:tcW w:w="6541" w:type="dxa"/>
          </w:tcPr>
          <w:p w14:paraId="615EAB0C" w14:textId="77777777" w:rsidR="00FF0869" w:rsidRDefault="00FF0869" w:rsidP="00E02E15">
            <w:r>
              <w:rPr>
                <w:noProof/>
                <w:lang w:val="es-419" w:eastAsia="es-419"/>
              </w:rPr>
              <w:drawing>
                <wp:inline distT="0" distB="0" distL="0" distR="0" wp14:anchorId="64585143" wp14:editId="2B326D34">
                  <wp:extent cx="4016375" cy="65405"/>
                  <wp:effectExtent l="0" t="0" r="3175"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rot="10800000">
                            <a:off x="0" y="0"/>
                            <a:ext cx="4016375" cy="65405"/>
                          </a:xfrm>
                          <a:prstGeom prst="rect">
                            <a:avLst/>
                          </a:prstGeom>
                        </pic:spPr>
                      </pic:pic>
                    </a:graphicData>
                  </a:graphic>
                </wp:inline>
              </w:drawing>
            </w:r>
          </w:p>
        </w:tc>
      </w:tr>
    </w:tbl>
    <w:p w14:paraId="7C6BEF5B" w14:textId="77777777" w:rsidR="00FF0869" w:rsidRDefault="00FF0869" w:rsidP="00597630">
      <w:pPr>
        <w:ind w:left="708"/>
        <w:rPr>
          <w:b/>
        </w:rPr>
      </w:pP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56"/>
        <w:gridCol w:w="6541"/>
      </w:tblGrid>
      <w:tr w:rsidR="00C966F1" w14:paraId="24CD9037" w14:textId="77777777" w:rsidTr="00C966F1">
        <w:trPr>
          <w:jc w:val="center"/>
        </w:trPr>
        <w:tc>
          <w:tcPr>
            <w:tcW w:w="1256" w:type="dxa"/>
            <w:vMerge w:val="restart"/>
          </w:tcPr>
          <w:p w14:paraId="219D956C" w14:textId="77777777" w:rsidR="00C966F1" w:rsidRDefault="00C966F1" w:rsidP="00E02E15">
            <w:pPr>
              <w:jc w:val="center"/>
            </w:pPr>
            <w:r>
              <w:object w:dxaOrig="1740" w:dyaOrig="1575" w14:anchorId="09948421">
                <v:shape id="_x0000_i1030" type="#_x0000_t75" style="width:59.25pt;height:54pt" o:ole="">
                  <v:imagedata r:id="rId33" o:title=""/>
                </v:shape>
                <o:OLEObject Type="Embed" ProgID="PBrush" ShapeID="_x0000_i1030" DrawAspect="Content" ObjectID="_1592802818" r:id="rId40"/>
              </w:object>
            </w:r>
          </w:p>
        </w:tc>
        <w:tc>
          <w:tcPr>
            <w:tcW w:w="6541" w:type="dxa"/>
          </w:tcPr>
          <w:p w14:paraId="357A02E3" w14:textId="77777777" w:rsidR="00C966F1" w:rsidRPr="00D26AFA" w:rsidRDefault="00C966F1" w:rsidP="00E02E15">
            <w:pPr>
              <w:rPr>
                <w:b/>
                <w:color w:val="868686"/>
              </w:rPr>
            </w:pPr>
            <w:r w:rsidRPr="00D26AFA">
              <w:rPr>
                <w:b/>
                <w:color w:val="868686"/>
              </w:rPr>
              <w:t>Nota:</w:t>
            </w:r>
          </w:p>
        </w:tc>
      </w:tr>
      <w:tr w:rsidR="00C966F1" w14:paraId="79464F4C" w14:textId="77777777" w:rsidTr="00C966F1">
        <w:trPr>
          <w:jc w:val="center"/>
        </w:trPr>
        <w:tc>
          <w:tcPr>
            <w:tcW w:w="1256" w:type="dxa"/>
            <w:vMerge/>
          </w:tcPr>
          <w:p w14:paraId="7D2247F9" w14:textId="77777777" w:rsidR="00C966F1" w:rsidRDefault="00C966F1" w:rsidP="00E02E15"/>
        </w:tc>
        <w:tc>
          <w:tcPr>
            <w:tcW w:w="6541" w:type="dxa"/>
          </w:tcPr>
          <w:p w14:paraId="27300BED" w14:textId="77777777" w:rsidR="00C966F1" w:rsidRDefault="00C966F1" w:rsidP="00E02E15">
            <w:r w:rsidRPr="00081130">
              <w:rPr>
                <w:noProof/>
                <w:lang w:val="es-419" w:eastAsia="es-419"/>
              </w:rPr>
              <w:drawing>
                <wp:inline distT="0" distB="0" distL="0" distR="0" wp14:anchorId="0E3EED2B" wp14:editId="1F1D3808">
                  <wp:extent cx="4016375" cy="71120"/>
                  <wp:effectExtent l="0" t="0" r="3175" b="5080"/>
                  <wp:docPr id="7204" name="Imagen 7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016375" cy="71120"/>
                          </a:xfrm>
                          <a:prstGeom prst="rect">
                            <a:avLst/>
                          </a:prstGeom>
                        </pic:spPr>
                      </pic:pic>
                    </a:graphicData>
                  </a:graphic>
                </wp:inline>
              </w:drawing>
            </w:r>
          </w:p>
        </w:tc>
      </w:tr>
      <w:tr w:rsidR="00C966F1" w14:paraId="2EB78763" w14:textId="77777777" w:rsidTr="00C966F1">
        <w:trPr>
          <w:jc w:val="center"/>
        </w:trPr>
        <w:tc>
          <w:tcPr>
            <w:tcW w:w="1256" w:type="dxa"/>
            <w:vMerge/>
          </w:tcPr>
          <w:p w14:paraId="195D0C66" w14:textId="77777777" w:rsidR="00C966F1" w:rsidRDefault="00C966F1" w:rsidP="00E02E15"/>
        </w:tc>
        <w:tc>
          <w:tcPr>
            <w:tcW w:w="6541" w:type="dxa"/>
          </w:tcPr>
          <w:p w14:paraId="21B16D36" w14:textId="3884A1CE" w:rsidR="00C966F1" w:rsidRPr="00BE4A24" w:rsidRDefault="00C966F1" w:rsidP="00E02E15">
            <w:pPr>
              <w:pStyle w:val="box2"/>
            </w:pPr>
            <w:r w:rsidRPr="00C966F1">
              <w:t>Las cámaras de bioseguridad se ubicarán en lugares controlados en los que se disponen de estrategias de aislamiento y esterilización, además, de la ubicación de las duchas de lavado de cuerpo a la entrada y salida de estos espacios.</w:t>
            </w:r>
          </w:p>
        </w:tc>
      </w:tr>
      <w:tr w:rsidR="00C966F1" w14:paraId="37247F93" w14:textId="77777777" w:rsidTr="00C966F1">
        <w:trPr>
          <w:jc w:val="center"/>
        </w:trPr>
        <w:tc>
          <w:tcPr>
            <w:tcW w:w="1256" w:type="dxa"/>
            <w:vMerge/>
          </w:tcPr>
          <w:p w14:paraId="51D1A17A" w14:textId="77777777" w:rsidR="00C966F1" w:rsidRDefault="00C966F1" w:rsidP="00E02E15"/>
        </w:tc>
        <w:tc>
          <w:tcPr>
            <w:tcW w:w="6541" w:type="dxa"/>
          </w:tcPr>
          <w:p w14:paraId="722CAE38" w14:textId="77777777" w:rsidR="00C966F1" w:rsidRDefault="00C966F1" w:rsidP="00E02E15">
            <w:r w:rsidRPr="00081130">
              <w:rPr>
                <w:noProof/>
                <w:lang w:val="es-419" w:eastAsia="es-419"/>
              </w:rPr>
              <w:drawing>
                <wp:inline distT="0" distB="0" distL="0" distR="0" wp14:anchorId="3EFB413B" wp14:editId="4802425C">
                  <wp:extent cx="4016375" cy="64770"/>
                  <wp:effectExtent l="0" t="0" r="3175" b="0"/>
                  <wp:docPr id="7205" name="Imagen 7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016375" cy="64770"/>
                          </a:xfrm>
                          <a:prstGeom prst="rect">
                            <a:avLst/>
                          </a:prstGeom>
                        </pic:spPr>
                      </pic:pic>
                    </a:graphicData>
                  </a:graphic>
                </wp:inline>
              </w:drawing>
            </w:r>
          </w:p>
        </w:tc>
      </w:tr>
    </w:tbl>
    <w:p w14:paraId="42A2059B" w14:textId="77777777" w:rsidR="00597630" w:rsidRDefault="00597630" w:rsidP="00236827"/>
    <w:tbl>
      <w:tblPr>
        <w:tblStyle w:val="Tablaconcuadrcula"/>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4"/>
        <w:gridCol w:w="8060"/>
      </w:tblGrid>
      <w:tr w:rsidR="00236827" w14:paraId="34A53691" w14:textId="77777777" w:rsidTr="008B40A2">
        <w:trPr>
          <w:jc w:val="center"/>
        </w:trPr>
        <w:tc>
          <w:tcPr>
            <w:tcW w:w="805" w:type="pct"/>
            <w:vMerge w:val="restart"/>
          </w:tcPr>
          <w:p w14:paraId="7AD02976" w14:textId="77777777" w:rsidR="00236827" w:rsidRDefault="00236827" w:rsidP="00E02E15">
            <w:pPr>
              <w:jc w:val="center"/>
            </w:pPr>
            <w:r>
              <w:object w:dxaOrig="1755" w:dyaOrig="1515" w14:anchorId="56F47242">
                <v:shape id="_x0000_i1031" type="#_x0000_t75" style="width:57pt;height:49.5pt" o:ole="">
                  <v:imagedata r:id="rId41" o:title=""/>
                </v:shape>
                <o:OLEObject Type="Embed" ProgID="PBrush" ShapeID="_x0000_i1031" DrawAspect="Content" ObjectID="_1592802819" r:id="rId42"/>
              </w:object>
            </w:r>
          </w:p>
        </w:tc>
        <w:tc>
          <w:tcPr>
            <w:tcW w:w="4195" w:type="pct"/>
          </w:tcPr>
          <w:p w14:paraId="1ED38BC1" w14:textId="442DBCBB" w:rsidR="00236827" w:rsidRPr="00332896" w:rsidRDefault="00236827" w:rsidP="008B40A2">
            <w:pPr>
              <w:rPr>
                <w:b/>
                <w:color w:val="DA0D15"/>
              </w:rPr>
            </w:pPr>
            <w:r>
              <w:rPr>
                <w:b/>
                <w:color w:val="DA0D15"/>
              </w:rPr>
              <w:t>Tenga en cuenta</w:t>
            </w:r>
            <w:r w:rsidR="008B40A2">
              <w:rPr>
                <w:b/>
                <w:color w:val="DA0D15"/>
                <w:lang w:val="es-419"/>
              </w:rPr>
              <w:t>…</w:t>
            </w:r>
          </w:p>
        </w:tc>
      </w:tr>
      <w:tr w:rsidR="00236827" w14:paraId="47260D6F" w14:textId="77777777" w:rsidTr="008B40A2">
        <w:trPr>
          <w:jc w:val="center"/>
        </w:trPr>
        <w:tc>
          <w:tcPr>
            <w:tcW w:w="805" w:type="pct"/>
            <w:vMerge/>
          </w:tcPr>
          <w:p w14:paraId="412B2F25" w14:textId="77777777" w:rsidR="00236827" w:rsidRDefault="00236827" w:rsidP="00E02E15"/>
        </w:tc>
        <w:tc>
          <w:tcPr>
            <w:tcW w:w="4195" w:type="pct"/>
          </w:tcPr>
          <w:p w14:paraId="30BC6972" w14:textId="77777777" w:rsidR="00236827" w:rsidRDefault="00236827" w:rsidP="00E02E15">
            <w:r w:rsidRPr="00081130">
              <w:rPr>
                <w:noProof/>
                <w:lang w:val="es-419" w:eastAsia="es-419"/>
              </w:rPr>
              <w:drawing>
                <wp:inline distT="0" distB="0" distL="0" distR="0" wp14:anchorId="15488113" wp14:editId="424963EA">
                  <wp:extent cx="5040000" cy="90840"/>
                  <wp:effectExtent l="0" t="0" r="0" b="4445"/>
                  <wp:docPr id="7214" name="Imagen 7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040000" cy="90840"/>
                          </a:xfrm>
                          <a:prstGeom prst="rect">
                            <a:avLst/>
                          </a:prstGeom>
                        </pic:spPr>
                      </pic:pic>
                    </a:graphicData>
                  </a:graphic>
                </wp:inline>
              </w:drawing>
            </w:r>
          </w:p>
        </w:tc>
      </w:tr>
      <w:tr w:rsidR="00236827" w14:paraId="6E047042" w14:textId="77777777" w:rsidTr="008B40A2">
        <w:trPr>
          <w:jc w:val="center"/>
        </w:trPr>
        <w:tc>
          <w:tcPr>
            <w:tcW w:w="805" w:type="pct"/>
            <w:vMerge/>
          </w:tcPr>
          <w:p w14:paraId="19DE3F0E" w14:textId="77777777" w:rsidR="00236827" w:rsidRDefault="00236827" w:rsidP="00E02E15"/>
        </w:tc>
        <w:tc>
          <w:tcPr>
            <w:tcW w:w="4195" w:type="pct"/>
          </w:tcPr>
          <w:p w14:paraId="0B30E66C" w14:textId="16098C5D" w:rsidR="00236827" w:rsidRDefault="008B40A2" w:rsidP="008B40A2">
            <w:pPr>
              <w:pStyle w:val="box2"/>
            </w:pPr>
            <w:r w:rsidRPr="008B40A2">
              <w:t>Hay laboratorios que integran diferentes organismos vivos, como los laboratorios de suelo que estudian interacción entre plantas y microrganismos, de igual manera, los laboratorios de genética o técnicas moleculares.</w:t>
            </w:r>
          </w:p>
        </w:tc>
      </w:tr>
      <w:tr w:rsidR="00236827" w14:paraId="4E89BDF0" w14:textId="77777777" w:rsidTr="008B40A2">
        <w:trPr>
          <w:jc w:val="center"/>
        </w:trPr>
        <w:tc>
          <w:tcPr>
            <w:tcW w:w="805" w:type="pct"/>
            <w:vMerge/>
          </w:tcPr>
          <w:p w14:paraId="3B538891" w14:textId="77777777" w:rsidR="00236827" w:rsidRDefault="00236827" w:rsidP="00E02E15"/>
        </w:tc>
        <w:tc>
          <w:tcPr>
            <w:tcW w:w="4195" w:type="pct"/>
          </w:tcPr>
          <w:p w14:paraId="0EAAEE6E" w14:textId="77777777" w:rsidR="00236827" w:rsidRDefault="00236827" w:rsidP="00E02E15">
            <w:r>
              <w:rPr>
                <w:noProof/>
                <w:lang w:val="es-419" w:eastAsia="es-419"/>
              </w:rPr>
              <w:drawing>
                <wp:inline distT="0" distB="0" distL="0" distR="0" wp14:anchorId="39E76918" wp14:editId="2DB16335">
                  <wp:extent cx="5040000" cy="90840"/>
                  <wp:effectExtent l="0" t="0" r="0" b="4445"/>
                  <wp:docPr id="7215" name="Imagen 7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040000" cy="90840"/>
                          </a:xfrm>
                          <a:prstGeom prst="rect">
                            <a:avLst/>
                          </a:prstGeom>
                        </pic:spPr>
                      </pic:pic>
                    </a:graphicData>
                  </a:graphic>
                </wp:inline>
              </w:drawing>
            </w:r>
          </w:p>
        </w:tc>
      </w:tr>
    </w:tbl>
    <w:p w14:paraId="68BA87B1" w14:textId="77777777" w:rsidR="00236827" w:rsidRPr="00580256" w:rsidRDefault="00236827" w:rsidP="00236827"/>
    <w:p w14:paraId="0FAF34C2" w14:textId="77777777" w:rsidR="00597630" w:rsidRDefault="00597630" w:rsidP="00597630">
      <w:r w:rsidRPr="00580256">
        <w:t>Existen otros laboratorios de biotecnología que no involucran microorganismos, estos son los laboratorios que trabajan con plantas, células de plantas o células</w:t>
      </w:r>
      <w:r>
        <w:t xml:space="preserve"> y tejidos</w:t>
      </w:r>
      <w:r w:rsidRPr="00580256">
        <w:t xml:space="preserve"> animales. El nivel de seguridad que se deberá manejar en estos laboratorio</w:t>
      </w:r>
      <w:r>
        <w:t>s</w:t>
      </w:r>
      <w:r w:rsidRPr="00580256">
        <w:t xml:space="preserve"> se ajusta dependiendo los servicios o procesos que </w:t>
      </w:r>
      <w:r>
        <w:t xml:space="preserve">allí </w:t>
      </w:r>
      <w:r w:rsidRPr="00580256">
        <w:t>se lleven a cabo. El nivel que se aplica para estos laboratorios generalmente es el 1 y 3</w:t>
      </w:r>
      <w:r>
        <w:t xml:space="preserve">, </w:t>
      </w:r>
      <w:r w:rsidRPr="00580256">
        <w:t xml:space="preserve">aunque la manipulación de especies vegetales como plantas o células vegetales no representan un riesgo para los humanos o el medio ambiente. </w:t>
      </w:r>
    </w:p>
    <w:p w14:paraId="1FDE4B27" w14:textId="77777777" w:rsidR="00E02E15" w:rsidRPr="00580256" w:rsidRDefault="00E02E15" w:rsidP="00597630"/>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797"/>
      </w:tblGrid>
      <w:tr w:rsidR="00E3518A" w14:paraId="49ECBDA6" w14:textId="77777777" w:rsidTr="00867286">
        <w:trPr>
          <w:trHeight w:val="154"/>
          <w:jc w:val="center"/>
        </w:trPr>
        <w:tc>
          <w:tcPr>
            <w:tcW w:w="7797" w:type="dxa"/>
          </w:tcPr>
          <w:p w14:paraId="7727B8E2" w14:textId="77777777" w:rsidR="00E3518A" w:rsidRDefault="00E3518A" w:rsidP="00867286">
            <w:r w:rsidRPr="00081130">
              <w:rPr>
                <w:noProof/>
                <w:lang w:val="es-419" w:eastAsia="es-419"/>
              </w:rPr>
              <w:drawing>
                <wp:inline distT="0" distB="0" distL="0" distR="0" wp14:anchorId="7CEE07E7" wp14:editId="52B2266C">
                  <wp:extent cx="4813935" cy="57785"/>
                  <wp:effectExtent l="0" t="0" r="5715" b="0"/>
                  <wp:docPr id="7189" name="Imagen 7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813935" cy="57785"/>
                          </a:xfrm>
                          <a:prstGeom prst="rect">
                            <a:avLst/>
                          </a:prstGeom>
                        </pic:spPr>
                      </pic:pic>
                    </a:graphicData>
                  </a:graphic>
                </wp:inline>
              </w:drawing>
            </w:r>
          </w:p>
        </w:tc>
      </w:tr>
      <w:tr w:rsidR="00E3518A" w14:paraId="5200D8E2" w14:textId="77777777" w:rsidTr="00867286">
        <w:trPr>
          <w:trHeight w:val="215"/>
          <w:jc w:val="center"/>
        </w:trPr>
        <w:tc>
          <w:tcPr>
            <w:tcW w:w="7797" w:type="dxa"/>
          </w:tcPr>
          <w:p w14:paraId="6470AF45" w14:textId="136E4BEA" w:rsidR="00E3518A" w:rsidRDefault="008B40A2" w:rsidP="008B40A2">
            <w:pPr>
              <w:pStyle w:val="box1"/>
            </w:pPr>
            <w:r w:rsidRPr="008B40A2">
              <w:t>Si bien los demás laboratorios, como los de cultivos de tejidos vegetales, tienen un nivel de seguridad básico, no significa que no requieran normas que garanticen la salud de las personas y los procesos que se lleven a cabo en ellos. Esta garantía inicia desde el acceso de las personas a los laboratorios, pues en la mayoría de laboratorios de biotecnología, el ingreso de personal externo es restringido y está condicionado por algunos reglamentos de vestuario y elementos de seguridad.</w:t>
            </w:r>
          </w:p>
        </w:tc>
      </w:tr>
      <w:tr w:rsidR="00E3518A" w14:paraId="182C776B" w14:textId="77777777" w:rsidTr="00867286">
        <w:trPr>
          <w:jc w:val="center"/>
        </w:trPr>
        <w:tc>
          <w:tcPr>
            <w:tcW w:w="7797" w:type="dxa"/>
          </w:tcPr>
          <w:p w14:paraId="058D48BF" w14:textId="77777777" w:rsidR="00E3518A" w:rsidRDefault="00E3518A" w:rsidP="00867286">
            <w:r w:rsidRPr="00081130">
              <w:rPr>
                <w:noProof/>
                <w:lang w:val="es-419" w:eastAsia="es-419"/>
              </w:rPr>
              <w:drawing>
                <wp:inline distT="0" distB="0" distL="0" distR="0" wp14:anchorId="1778E0AB" wp14:editId="134FB506">
                  <wp:extent cx="4813935" cy="57785"/>
                  <wp:effectExtent l="0" t="0" r="5715" b="0"/>
                  <wp:docPr id="7190" name="Imagen 7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813935" cy="57785"/>
                          </a:xfrm>
                          <a:prstGeom prst="rect">
                            <a:avLst/>
                          </a:prstGeom>
                        </pic:spPr>
                      </pic:pic>
                    </a:graphicData>
                  </a:graphic>
                </wp:inline>
              </w:drawing>
            </w:r>
          </w:p>
        </w:tc>
      </w:tr>
    </w:tbl>
    <w:p w14:paraId="4F87A408" w14:textId="77777777" w:rsidR="00597630" w:rsidRPr="00580256" w:rsidRDefault="00597630" w:rsidP="00597630"/>
    <w:p w14:paraId="60296D58" w14:textId="77777777" w:rsidR="00597630" w:rsidRPr="0088672C" w:rsidRDefault="00597630" w:rsidP="008B40A2">
      <w:pPr>
        <w:pStyle w:val="Ttulo1"/>
      </w:pPr>
      <w:bookmarkStart w:id="9" w:name="_Toc501876613"/>
      <w:bookmarkStart w:id="10" w:name="_Toc519060961"/>
      <w:r w:rsidRPr="0088672C">
        <w:lastRenderedPageBreak/>
        <w:t>Código de prácticas</w:t>
      </w:r>
      <w:bookmarkEnd w:id="9"/>
      <w:bookmarkEnd w:id="10"/>
      <w:r w:rsidRPr="0088672C">
        <w:t xml:space="preserve"> </w:t>
      </w:r>
    </w:p>
    <w:p w14:paraId="3F0FB628" w14:textId="77777777" w:rsidR="00597630" w:rsidRDefault="00597630" w:rsidP="00597630">
      <w:r w:rsidRPr="00580256">
        <w:t xml:space="preserve">Los códigos de prácticas son reglas o indicaciones sobre los procedimientos que se llevarán a cabo en el laboratorio, entre estos están las simbologías de advertencias, planes de emergencia, vestimenta y condiciones de entrada al laboratorio.  Estos códigos deben ser claros y conocidos por todo el personal de trabajo y obligatorios, primordialmente en los de niveles de seguridad de 2, 3 y 4. </w:t>
      </w:r>
    </w:p>
    <w:p w14:paraId="2DF5CAA5" w14:textId="77777777" w:rsidR="00E02E15" w:rsidRPr="00580256" w:rsidRDefault="00E02E15" w:rsidP="00E02E15">
      <w:pPr>
        <w:pStyle w:val="pie"/>
      </w:pP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797"/>
      </w:tblGrid>
      <w:tr w:rsidR="00E3518A" w14:paraId="53EADCF5" w14:textId="77777777" w:rsidTr="00867286">
        <w:trPr>
          <w:trHeight w:val="154"/>
          <w:jc w:val="center"/>
        </w:trPr>
        <w:tc>
          <w:tcPr>
            <w:tcW w:w="7797" w:type="dxa"/>
          </w:tcPr>
          <w:p w14:paraId="403BDF1B" w14:textId="77777777" w:rsidR="00E3518A" w:rsidRDefault="00E3518A" w:rsidP="00867286">
            <w:r w:rsidRPr="00081130">
              <w:rPr>
                <w:noProof/>
                <w:lang w:val="es-419" w:eastAsia="es-419"/>
              </w:rPr>
              <w:drawing>
                <wp:inline distT="0" distB="0" distL="0" distR="0" wp14:anchorId="63AFD890" wp14:editId="6C13F463">
                  <wp:extent cx="4813935" cy="57785"/>
                  <wp:effectExtent l="0" t="0" r="5715" b="0"/>
                  <wp:docPr id="7184" name="Imagen 7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813935" cy="57785"/>
                          </a:xfrm>
                          <a:prstGeom prst="rect">
                            <a:avLst/>
                          </a:prstGeom>
                        </pic:spPr>
                      </pic:pic>
                    </a:graphicData>
                  </a:graphic>
                </wp:inline>
              </w:drawing>
            </w:r>
          </w:p>
        </w:tc>
      </w:tr>
      <w:tr w:rsidR="00E3518A" w14:paraId="05D6974A" w14:textId="77777777" w:rsidTr="00867286">
        <w:trPr>
          <w:trHeight w:val="215"/>
          <w:jc w:val="center"/>
        </w:trPr>
        <w:tc>
          <w:tcPr>
            <w:tcW w:w="7797" w:type="dxa"/>
          </w:tcPr>
          <w:p w14:paraId="45F93E44" w14:textId="68F3E6C3" w:rsidR="00E3518A" w:rsidRDefault="008B40A2" w:rsidP="008B40A2">
            <w:pPr>
              <w:pStyle w:val="box1"/>
            </w:pPr>
            <w:r w:rsidRPr="008B40A2">
              <w:t>Ahora, hablaremos sobre los planes que se deben tener en cuenta en los laboratorios para sobrellevar o hacer frente a una situación de emergencia. Estos planes hacen parte de los códigos que debe practicar el personal y son específicamente un protocolo o manual sobre los procedimientos a seguir por parte del personal de trabajo, ya sea como preparación o acción ante posibles accidentes.</w:t>
            </w:r>
          </w:p>
        </w:tc>
      </w:tr>
      <w:tr w:rsidR="00E3518A" w14:paraId="2778E32C" w14:textId="77777777" w:rsidTr="00867286">
        <w:trPr>
          <w:jc w:val="center"/>
        </w:trPr>
        <w:tc>
          <w:tcPr>
            <w:tcW w:w="7797" w:type="dxa"/>
          </w:tcPr>
          <w:p w14:paraId="1476AA88" w14:textId="77777777" w:rsidR="00E3518A" w:rsidRDefault="00E3518A" w:rsidP="00867286">
            <w:r w:rsidRPr="00081130">
              <w:rPr>
                <w:noProof/>
                <w:lang w:val="es-419" w:eastAsia="es-419"/>
              </w:rPr>
              <w:drawing>
                <wp:inline distT="0" distB="0" distL="0" distR="0" wp14:anchorId="54935F44" wp14:editId="34BAA3B9">
                  <wp:extent cx="4813935" cy="57785"/>
                  <wp:effectExtent l="0" t="0" r="5715" b="0"/>
                  <wp:docPr id="7186" name="Imagen 7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813935" cy="57785"/>
                          </a:xfrm>
                          <a:prstGeom prst="rect">
                            <a:avLst/>
                          </a:prstGeom>
                        </pic:spPr>
                      </pic:pic>
                    </a:graphicData>
                  </a:graphic>
                </wp:inline>
              </w:drawing>
            </w:r>
          </w:p>
        </w:tc>
      </w:tr>
    </w:tbl>
    <w:p w14:paraId="60535A2A" w14:textId="77777777" w:rsidR="00597630" w:rsidRDefault="00597630" w:rsidP="00E02E15">
      <w:pPr>
        <w:pStyle w:val="Ttulo2"/>
      </w:pPr>
      <w:bookmarkStart w:id="11" w:name="_Toc501876614"/>
      <w:bookmarkStart w:id="12" w:name="_Toc519060962"/>
      <w:r w:rsidRPr="00580256">
        <w:t>Planes de emergencia</w:t>
      </w:r>
      <w:bookmarkEnd w:id="11"/>
      <w:bookmarkEnd w:id="12"/>
      <w:r w:rsidRPr="00580256">
        <w:t xml:space="preserve"> </w:t>
      </w:r>
    </w:p>
    <w:p w14:paraId="787372FC" w14:textId="5DF117CF" w:rsidR="008B40A2" w:rsidRDefault="008B40A2" w:rsidP="008B40A2">
      <w:pPr>
        <w:jc w:val="center"/>
      </w:pPr>
      <w:r>
        <w:rPr>
          <w:noProof/>
          <w:lang w:val="es-419" w:eastAsia="es-419"/>
        </w:rPr>
        <w:drawing>
          <wp:inline distT="0" distB="0" distL="0" distR="0" wp14:anchorId="052B59BD" wp14:editId="514E0B8C">
            <wp:extent cx="3600000" cy="1981838"/>
            <wp:effectExtent l="0" t="0" r="635" b="0"/>
            <wp:docPr id="7216" name="Imagen 7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16" name="imagen5.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3600000" cy="1981838"/>
                    </a:xfrm>
                    <a:prstGeom prst="rect">
                      <a:avLst/>
                    </a:prstGeom>
                  </pic:spPr>
                </pic:pic>
              </a:graphicData>
            </a:graphic>
          </wp:inline>
        </w:drawing>
      </w:r>
    </w:p>
    <w:p w14:paraId="3A1DDF03" w14:textId="6D5DD9C5" w:rsidR="008B40A2" w:rsidRPr="008B40A2" w:rsidRDefault="008B40A2" w:rsidP="008B40A2">
      <w:pPr>
        <w:pStyle w:val="pie"/>
      </w:pPr>
      <w:r>
        <w:rPr>
          <w:b/>
          <w:bCs/>
          <w:shd w:val="clear" w:color="auto" w:fill="FFFFFF"/>
        </w:rPr>
        <w:t>Imagen 5. </w:t>
      </w:r>
      <w:r>
        <w:rPr>
          <w:shd w:val="clear" w:color="auto" w:fill="FFFFFF"/>
        </w:rPr>
        <w:t>Plan de emergencias.</w:t>
      </w:r>
      <w:r>
        <w:br/>
      </w:r>
      <w:r>
        <w:rPr>
          <w:rStyle w:val="Textoennegrita"/>
          <w:rFonts w:ascii="Arial" w:hAnsi="Arial" w:cs="Arial"/>
          <w:color w:val="444444"/>
          <w:sz w:val="18"/>
          <w:szCs w:val="18"/>
          <w:shd w:val="clear" w:color="auto" w:fill="FFFFFF"/>
        </w:rPr>
        <w:t>Recuperado de:</w:t>
      </w:r>
      <w:r>
        <w:rPr>
          <w:shd w:val="clear" w:color="auto" w:fill="FFFFFF"/>
        </w:rPr>
        <w:t> Identificación, preparación y respuestas ante emergencias, (2016)</w:t>
      </w:r>
    </w:p>
    <w:p w14:paraId="78B6E495" w14:textId="6FE8A433" w:rsidR="00597630" w:rsidRDefault="00597630" w:rsidP="008B40A2">
      <w:pPr>
        <w:pStyle w:val="pie"/>
      </w:pPr>
    </w:p>
    <w:p w14:paraId="1C5A58F9" w14:textId="77777777" w:rsidR="00597630" w:rsidRPr="00580256" w:rsidRDefault="00597630" w:rsidP="00597630">
      <w:r w:rsidRPr="00580256">
        <w:t xml:space="preserve">Los planes de emergencia, cumplen la función de disminuir los efectos de los accidentes o eventos peligrosos que se presenten en el laboratorio y puedan afectar al personal de trabajo o a las personas alrededor del laboratorio </w:t>
      </w:r>
      <w:r w:rsidRPr="00580256">
        <w:fldChar w:fldCharType="begin" w:fldLock="1"/>
      </w:r>
      <w:r>
        <w:instrText>ADDIN CSL_CITATION { "citationItems" : [ { "id" : "ITEM-1", "itemData" : { "author" : [ { "dropping-particle" : "", "family" : "L\u00f3pez Gaviria", "given" : "Paula Andrea", "non-dropping-particle" : "", "parse-names" : false, "suffix" : "" }, { "dropping-particle" : "", "family" : "L\u00f3pez L\u00f3pez", "given" : "Cindy Johanna", "non-dropping-particle" : "", "parse-names" : false, "suffix" : "" } ], "id" : "ITEM-1", "issued" : { "date-parts" : [ [ "2016" ] ] }, "page" : "50", "publisher" : "Universidad De Medell\u00edn", "publisher-place" : "Medell\u00edn", "title" : "CURSO DE SEGURIDAD Y SALUD EN EL TRABAJO: Sistema de Gesti\u00f3n de Seguridad y Salud en el Trabajo", "type" : "article" }, "uris" : [ "http://www.mendeley.com/documents/?uuid=73849dd1-3669-4d3b-9326-aeb286c2e64a" ] } ], "mendeley" : { "formattedCitation" : "(L\u00f3pez Gaviria &amp; L\u00f3pez L\u00f3pez, 2016b)", "plainTextFormattedCitation" : "(L\u00f3pez Gaviria &amp; L\u00f3pez L\u00f3pez, 2016b)", "previouslyFormattedCitation" : "(L\u00f3pez Gaviria &amp; L\u00f3pez L\u00f3pez, 2016b)" }, "properties" : { "noteIndex" : 0 }, "schema" : "https://github.com/citation-style-language/schema/raw/master/csl-citation.json" }</w:instrText>
      </w:r>
      <w:r w:rsidRPr="00580256">
        <w:fldChar w:fldCharType="separate"/>
      </w:r>
      <w:r w:rsidRPr="00580256">
        <w:rPr>
          <w:noProof/>
        </w:rPr>
        <w:t>(López Gaviria &amp; López López, 2016b)</w:t>
      </w:r>
      <w:r w:rsidRPr="00580256">
        <w:fldChar w:fldCharType="end"/>
      </w:r>
      <w:r w:rsidRPr="00580256">
        <w:t xml:space="preserve">. </w:t>
      </w:r>
    </w:p>
    <w:p w14:paraId="0B693B50" w14:textId="77777777" w:rsidR="00597630" w:rsidRPr="00580256" w:rsidRDefault="00597630" w:rsidP="00597630">
      <w:r w:rsidRPr="00580256">
        <w:t>Considerando que en los laboratorios de biotecnología se trabaja con gran variedad de sustancias químicas t</w:t>
      </w:r>
      <w:r>
        <w:t>ó</w:t>
      </w:r>
      <w:r w:rsidRPr="00580256">
        <w:t>xicas y diferentes procesos o actividades que pueden ser fuente de accidentes o incidentes de trabajo, los cuales pueden ser manejados o controlados si se dispone de los elementos de emergencia y los p</w:t>
      </w:r>
      <w:r>
        <w:t>lanes de contingencia adecuados, se establecen protocolos o planes de emergencia para sobrellevar estas situaciones de accidentes en los diferentes casos, ya sean accidentes ocasionados por manejo inadecuado de sustancias químicas u otras actividades</w:t>
      </w:r>
      <w:r w:rsidRPr="00580256">
        <w:t xml:space="preserve"> </w:t>
      </w:r>
      <w:r>
        <w:fldChar w:fldCharType="begin" w:fldLock="1"/>
      </w:r>
      <w:r>
        <w:instrText>ADDIN CSL_CITATION { "citationItems" : [ { "id" : "ITEM-1", "itemData" : { "DOI" : "10.1590/S0124-00642005000300007", "ISBN" : "92 4 354650 3", "ISSN" : "0124-0064", "abstract" : "A lo largo de todo este manual, se hace referencia a los peligros relativos que entra\u00f1an los microorganismos infecciosos, clasificados por grupos de riesgo (grupos de riesgo 1, 2, 3 y 4 (OMS)). Esta clasificaci\u00f3n por grupos de riesgo se utilizar\u00e1 exclusiva- mente para el trabajo de laboratorio. En el cuadro 1 se describen esos grupos de riesgo.", "author" : [ { "dropping-particle" : "", "family" : "Organizaci\u00f3n Mundial de la Salud", "given" : "", "non-dropping-particle" : "", "parse-names" : false, "suffix" : "" } ], "container-title" : "Medigraphic.Com", "id" : "ITEM-1", "issued" : { "date-parts" : [ [ "2005" ] ] }, "number-of-pages" : "167-181", "publisher-place" : "Ginebra", "title" : "Manual de bioseguridad en el laboratorio", "type" : "book" }, "uris" : [ "http://www.mendeley.com/documents/?uuid=d2ff8281-b7ac-40ad-8a5a-c9d6d058ff4e" ] } ], "mendeley" : { "formattedCitation" : "(Organizaci\u00f3n Mundial de la Salud, 2005)", "plainTextFormattedCitation" : "(Organizaci\u00f3n Mundial de la Salud, 2005)" }, "properties" : { "noteIndex" : 0 }, "schema" : "https://github.com/citation-style-language/schema/raw/master/csl-citation.json" }</w:instrText>
      </w:r>
      <w:r>
        <w:fldChar w:fldCharType="separate"/>
      </w:r>
      <w:r w:rsidRPr="002B0B95">
        <w:rPr>
          <w:noProof/>
        </w:rPr>
        <w:t>(Organización Mundial de la Salud, 2005)</w:t>
      </w:r>
      <w:r>
        <w:fldChar w:fldCharType="end"/>
      </w:r>
    </w:p>
    <w:p w14:paraId="5F151EB6" w14:textId="77777777" w:rsidR="00597630" w:rsidRPr="00580256" w:rsidRDefault="00597630" w:rsidP="00597630"/>
    <w:p w14:paraId="4848243A" w14:textId="77777777" w:rsidR="00597630" w:rsidRDefault="00597630" w:rsidP="00597630">
      <w:r w:rsidRPr="00580256">
        <w:lastRenderedPageBreak/>
        <w:t>El plan de emergencia del laboratorio debe cumplir con los objetivos de proteger la integridad física del personal de trabajo, disminuir daños o efectos accidentales, evitar accidentes y responder de manera inmediata por las emergencias, hasta retomar la normalidad en el laboratorio.</w:t>
      </w:r>
    </w:p>
    <w:p w14:paraId="496BED9D" w14:textId="77777777" w:rsidR="00E02E15" w:rsidRPr="00580256" w:rsidRDefault="00E02E15" w:rsidP="00E02E15">
      <w:pPr>
        <w:pStyle w:val="pie"/>
      </w:pP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797"/>
      </w:tblGrid>
      <w:tr w:rsidR="00E3518A" w14:paraId="43570158" w14:textId="77777777" w:rsidTr="00867286">
        <w:trPr>
          <w:trHeight w:val="154"/>
          <w:jc w:val="center"/>
        </w:trPr>
        <w:tc>
          <w:tcPr>
            <w:tcW w:w="7797" w:type="dxa"/>
          </w:tcPr>
          <w:p w14:paraId="529BF01A" w14:textId="77777777" w:rsidR="00E3518A" w:rsidRDefault="00E3518A" w:rsidP="00867286">
            <w:r w:rsidRPr="00081130">
              <w:rPr>
                <w:noProof/>
                <w:lang w:val="es-419" w:eastAsia="es-419"/>
              </w:rPr>
              <w:drawing>
                <wp:inline distT="0" distB="0" distL="0" distR="0" wp14:anchorId="43CA3C01" wp14:editId="406CCE9A">
                  <wp:extent cx="4813935" cy="57785"/>
                  <wp:effectExtent l="0" t="0" r="5715" b="0"/>
                  <wp:docPr id="7182" name="Imagen 7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813935" cy="57785"/>
                          </a:xfrm>
                          <a:prstGeom prst="rect">
                            <a:avLst/>
                          </a:prstGeom>
                        </pic:spPr>
                      </pic:pic>
                    </a:graphicData>
                  </a:graphic>
                </wp:inline>
              </w:drawing>
            </w:r>
          </w:p>
        </w:tc>
      </w:tr>
      <w:tr w:rsidR="00E3518A" w14:paraId="51D3710B" w14:textId="77777777" w:rsidTr="00867286">
        <w:trPr>
          <w:trHeight w:val="215"/>
          <w:jc w:val="center"/>
        </w:trPr>
        <w:tc>
          <w:tcPr>
            <w:tcW w:w="7797" w:type="dxa"/>
          </w:tcPr>
          <w:p w14:paraId="288001D8" w14:textId="25D63210" w:rsidR="00E3518A" w:rsidRDefault="008B40A2" w:rsidP="008B40A2">
            <w:pPr>
              <w:pStyle w:val="box1"/>
            </w:pPr>
            <w:r w:rsidRPr="008B40A2">
              <w:t>Cada plan de emergencia debe cumplir con un plan de evacuación y un protocolo o indicaciones para la prevención o control de incendios, ya que los planes de evacuación garantizan la seguridad del personal de trabajo y usuarios al desplazarlos por una ruta segura hacia un espacio libre de peligro.</w:t>
            </w:r>
          </w:p>
        </w:tc>
      </w:tr>
      <w:tr w:rsidR="00E3518A" w14:paraId="3E00E7D2" w14:textId="77777777" w:rsidTr="00867286">
        <w:trPr>
          <w:jc w:val="center"/>
        </w:trPr>
        <w:tc>
          <w:tcPr>
            <w:tcW w:w="7797" w:type="dxa"/>
          </w:tcPr>
          <w:p w14:paraId="37A487F7" w14:textId="77777777" w:rsidR="00E3518A" w:rsidRDefault="00E3518A" w:rsidP="00867286">
            <w:r w:rsidRPr="00081130">
              <w:rPr>
                <w:noProof/>
                <w:lang w:val="es-419" w:eastAsia="es-419"/>
              </w:rPr>
              <w:drawing>
                <wp:inline distT="0" distB="0" distL="0" distR="0" wp14:anchorId="293EB46D" wp14:editId="659C8234">
                  <wp:extent cx="4813935" cy="57785"/>
                  <wp:effectExtent l="0" t="0" r="5715" b="0"/>
                  <wp:docPr id="7183" name="Imagen 7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813935" cy="57785"/>
                          </a:xfrm>
                          <a:prstGeom prst="rect">
                            <a:avLst/>
                          </a:prstGeom>
                        </pic:spPr>
                      </pic:pic>
                    </a:graphicData>
                  </a:graphic>
                </wp:inline>
              </w:drawing>
            </w:r>
          </w:p>
        </w:tc>
      </w:tr>
    </w:tbl>
    <w:p w14:paraId="12A2A56E" w14:textId="77777777" w:rsidR="00597630" w:rsidRPr="00580256" w:rsidRDefault="00597630" w:rsidP="00597630"/>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56"/>
        <w:gridCol w:w="7249"/>
      </w:tblGrid>
      <w:tr w:rsidR="00236827" w14:paraId="754DF5F9" w14:textId="77777777" w:rsidTr="008B40A2">
        <w:trPr>
          <w:jc w:val="center"/>
        </w:trPr>
        <w:tc>
          <w:tcPr>
            <w:tcW w:w="1256" w:type="dxa"/>
            <w:vMerge w:val="restart"/>
          </w:tcPr>
          <w:p w14:paraId="72B1DB95" w14:textId="77777777" w:rsidR="00236827" w:rsidRDefault="00236827" w:rsidP="00E02E15">
            <w:pPr>
              <w:jc w:val="center"/>
            </w:pPr>
            <w:r>
              <w:object w:dxaOrig="1755" w:dyaOrig="1515" w14:anchorId="50589DFD">
                <v:shape id="_x0000_i1032" type="#_x0000_t75" style="width:57pt;height:49.5pt" o:ole="">
                  <v:imagedata r:id="rId41" o:title=""/>
                </v:shape>
                <o:OLEObject Type="Embed" ProgID="PBrush" ShapeID="_x0000_i1032" DrawAspect="Content" ObjectID="_1592802820" r:id="rId46"/>
              </w:object>
            </w:r>
          </w:p>
        </w:tc>
        <w:tc>
          <w:tcPr>
            <w:tcW w:w="7249" w:type="dxa"/>
          </w:tcPr>
          <w:p w14:paraId="2C41D9D1" w14:textId="3F70BA01" w:rsidR="00236827" w:rsidRPr="00332896" w:rsidRDefault="00236827" w:rsidP="008B40A2">
            <w:pPr>
              <w:rPr>
                <w:b/>
                <w:color w:val="DA0D15"/>
              </w:rPr>
            </w:pPr>
            <w:r>
              <w:rPr>
                <w:b/>
                <w:color w:val="DA0D15"/>
              </w:rPr>
              <w:t>Tenga en cuenta</w:t>
            </w:r>
            <w:r w:rsidR="008B40A2">
              <w:rPr>
                <w:b/>
                <w:color w:val="DA0D15"/>
                <w:lang w:val="es-419"/>
              </w:rPr>
              <w:t>…</w:t>
            </w:r>
          </w:p>
        </w:tc>
      </w:tr>
      <w:tr w:rsidR="00236827" w14:paraId="07F101FA" w14:textId="77777777" w:rsidTr="008B40A2">
        <w:trPr>
          <w:jc w:val="center"/>
        </w:trPr>
        <w:tc>
          <w:tcPr>
            <w:tcW w:w="1256" w:type="dxa"/>
            <w:vMerge/>
          </w:tcPr>
          <w:p w14:paraId="4AE2437F" w14:textId="77777777" w:rsidR="00236827" w:rsidRDefault="00236827" w:rsidP="00E02E15"/>
        </w:tc>
        <w:tc>
          <w:tcPr>
            <w:tcW w:w="7249" w:type="dxa"/>
          </w:tcPr>
          <w:p w14:paraId="65444AA8" w14:textId="77777777" w:rsidR="00236827" w:rsidRDefault="00236827" w:rsidP="00E02E15">
            <w:r w:rsidRPr="00081130">
              <w:rPr>
                <w:noProof/>
                <w:lang w:val="es-419" w:eastAsia="es-419"/>
              </w:rPr>
              <w:drawing>
                <wp:inline distT="0" distB="0" distL="0" distR="0" wp14:anchorId="09211706" wp14:editId="30D1CF3D">
                  <wp:extent cx="4500000" cy="81109"/>
                  <wp:effectExtent l="0" t="0" r="0" b="0"/>
                  <wp:docPr id="7212" name="Imagen 7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500000" cy="81109"/>
                          </a:xfrm>
                          <a:prstGeom prst="rect">
                            <a:avLst/>
                          </a:prstGeom>
                        </pic:spPr>
                      </pic:pic>
                    </a:graphicData>
                  </a:graphic>
                </wp:inline>
              </w:drawing>
            </w:r>
          </w:p>
        </w:tc>
      </w:tr>
      <w:tr w:rsidR="00236827" w14:paraId="298DFA5F" w14:textId="77777777" w:rsidTr="008B40A2">
        <w:trPr>
          <w:jc w:val="center"/>
        </w:trPr>
        <w:tc>
          <w:tcPr>
            <w:tcW w:w="1256" w:type="dxa"/>
            <w:vMerge/>
          </w:tcPr>
          <w:p w14:paraId="43E5795C" w14:textId="77777777" w:rsidR="00236827" w:rsidRDefault="00236827" w:rsidP="00E02E15"/>
        </w:tc>
        <w:tc>
          <w:tcPr>
            <w:tcW w:w="7249" w:type="dxa"/>
          </w:tcPr>
          <w:p w14:paraId="6879F3E1" w14:textId="2555EA70" w:rsidR="00236827" w:rsidRDefault="008B40A2" w:rsidP="008B40A2">
            <w:pPr>
              <w:pStyle w:val="box2"/>
            </w:pPr>
            <w:r w:rsidRPr="008B40A2">
              <w:t>Accidentes como incendios, derrames químicos, explosiones, afectaciones físicas, terremotos, accidentes mínimos, intoxicación por sustancias químicas o por material de trabajo, alergias, quemaduras y muchos otros más, deben ser cubiertos en su totalidad por los planes de emergencia que hacen parte del laboratorio.</w:t>
            </w:r>
          </w:p>
        </w:tc>
      </w:tr>
      <w:tr w:rsidR="00236827" w14:paraId="389361F0" w14:textId="77777777" w:rsidTr="008B40A2">
        <w:trPr>
          <w:jc w:val="center"/>
        </w:trPr>
        <w:tc>
          <w:tcPr>
            <w:tcW w:w="1256" w:type="dxa"/>
            <w:vMerge/>
          </w:tcPr>
          <w:p w14:paraId="46CADD1D" w14:textId="77777777" w:rsidR="00236827" w:rsidRDefault="00236827" w:rsidP="00E02E15"/>
        </w:tc>
        <w:tc>
          <w:tcPr>
            <w:tcW w:w="7249" w:type="dxa"/>
          </w:tcPr>
          <w:p w14:paraId="6F9169C3" w14:textId="77777777" w:rsidR="00236827" w:rsidRDefault="00236827" w:rsidP="00E02E15">
            <w:r>
              <w:rPr>
                <w:noProof/>
                <w:lang w:val="es-419" w:eastAsia="es-419"/>
              </w:rPr>
              <w:drawing>
                <wp:inline distT="0" distB="0" distL="0" distR="0" wp14:anchorId="335E5E40" wp14:editId="66A48DE9">
                  <wp:extent cx="4500000" cy="81109"/>
                  <wp:effectExtent l="0" t="0" r="0" b="0"/>
                  <wp:docPr id="7213" name="Imagen 7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500000" cy="81109"/>
                          </a:xfrm>
                          <a:prstGeom prst="rect">
                            <a:avLst/>
                          </a:prstGeom>
                        </pic:spPr>
                      </pic:pic>
                    </a:graphicData>
                  </a:graphic>
                </wp:inline>
              </w:drawing>
            </w:r>
          </w:p>
        </w:tc>
      </w:tr>
    </w:tbl>
    <w:p w14:paraId="2DEC2A70" w14:textId="77777777" w:rsidR="00597630" w:rsidRPr="00580256" w:rsidRDefault="00597630" w:rsidP="008B40A2">
      <w:pPr>
        <w:pStyle w:val="Ttulo2"/>
      </w:pPr>
      <w:bookmarkStart w:id="13" w:name="_Toc501876615"/>
      <w:bookmarkStart w:id="14" w:name="_Toc519060963"/>
      <w:r w:rsidRPr="00580256">
        <w:t>Plan de evacuación</w:t>
      </w:r>
      <w:bookmarkEnd w:id="13"/>
      <w:bookmarkEnd w:id="14"/>
    </w:p>
    <w:p w14:paraId="19F86560" w14:textId="77777777" w:rsidR="00597630" w:rsidRDefault="00597630" w:rsidP="008B40A2">
      <w:pPr>
        <w:jc w:val="center"/>
      </w:pPr>
      <w:r>
        <w:rPr>
          <w:noProof/>
          <w:lang w:val="es-419" w:eastAsia="es-419"/>
        </w:rPr>
        <w:drawing>
          <wp:inline distT="0" distB="0" distL="0" distR="0" wp14:anchorId="1E0929A8" wp14:editId="53FBB2E4">
            <wp:extent cx="3600000" cy="1885132"/>
            <wp:effectExtent l="0" t="0" r="635" b="1270"/>
            <wp:docPr id="7185" name="Imagen 7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600000" cy="1885132"/>
                    </a:xfrm>
                    <a:prstGeom prst="rect">
                      <a:avLst/>
                    </a:prstGeom>
                  </pic:spPr>
                </pic:pic>
              </a:graphicData>
            </a:graphic>
          </wp:inline>
        </w:drawing>
      </w:r>
    </w:p>
    <w:p w14:paraId="7A0AC3CB" w14:textId="5C7BB280" w:rsidR="008B40A2" w:rsidRDefault="008B40A2" w:rsidP="008B40A2">
      <w:pPr>
        <w:pStyle w:val="pie"/>
        <w:rPr>
          <w:shd w:val="clear" w:color="auto" w:fill="FFFFFF"/>
        </w:rPr>
      </w:pPr>
      <w:r>
        <w:rPr>
          <w:b/>
          <w:bCs/>
          <w:shd w:val="clear" w:color="auto" w:fill="FFFFFF"/>
        </w:rPr>
        <w:t>Foto 2. </w:t>
      </w:r>
      <w:r>
        <w:rPr>
          <w:shd w:val="clear" w:color="auto" w:fill="FFFFFF"/>
        </w:rPr>
        <w:t>Ruta de evacuación segura. </w:t>
      </w:r>
      <w:r>
        <w:br/>
      </w:r>
      <w:r>
        <w:rPr>
          <w:rStyle w:val="Textoennegrita"/>
          <w:rFonts w:ascii="Arial" w:hAnsi="Arial" w:cs="Arial"/>
          <w:color w:val="444444"/>
          <w:sz w:val="18"/>
          <w:szCs w:val="18"/>
          <w:shd w:val="clear" w:color="auto" w:fill="FFFFFF"/>
        </w:rPr>
        <w:t>Recuperado de: </w:t>
      </w:r>
      <w:hyperlink r:id="rId48" w:tgtFrame="_blank" w:history="1">
        <w:r>
          <w:rPr>
            <w:rStyle w:val="Hipervnculo"/>
            <w:rFonts w:cs="Arial"/>
            <w:color w:val="1854E0"/>
            <w:sz w:val="18"/>
            <w:szCs w:val="18"/>
            <w:shd w:val="clear" w:color="auto" w:fill="FFFFFF"/>
          </w:rPr>
          <w:t>pixabay.com</w:t>
        </w:r>
      </w:hyperlink>
      <w:r>
        <w:rPr>
          <w:shd w:val="clear" w:color="auto" w:fill="FFFFFF"/>
        </w:rPr>
        <w:t>, el 29 de noviembre de 2017</w:t>
      </w:r>
    </w:p>
    <w:p w14:paraId="107BC2C0" w14:textId="77777777" w:rsidR="008B40A2" w:rsidRDefault="008B40A2" w:rsidP="008B40A2">
      <w:pPr>
        <w:pStyle w:val="pie"/>
      </w:pPr>
    </w:p>
    <w:p w14:paraId="19F8E2F1" w14:textId="77777777" w:rsidR="00597630" w:rsidRPr="00580256" w:rsidRDefault="00597630" w:rsidP="00597630">
      <w:r w:rsidRPr="00580256">
        <w:t>El plan de evacuación, que corresponde a la información y estrategias que debe conocer el personal, para saber que</w:t>
      </w:r>
      <w:r>
        <w:t xml:space="preserve"> </w:t>
      </w:r>
      <w:r w:rsidRPr="00580256">
        <w:t>hacer al momento de presentarse una emergencia de evacuación. Este plan debe incluir las acciones que los usuarios del laboratorio deben seguir como respuesta al peligro o accidentes y que le permitirán realizar la salida ordenada y segura de las personas del laboratorio o las instalaciones</w:t>
      </w:r>
      <w:r>
        <w:t>.</w:t>
      </w:r>
      <w:r w:rsidRPr="00580256">
        <w:t xml:space="preserve"> </w:t>
      </w:r>
    </w:p>
    <w:p w14:paraId="7C26E8A0" w14:textId="77777777" w:rsidR="00597630" w:rsidRPr="00580256" w:rsidRDefault="00597630" w:rsidP="00597630">
      <w:r w:rsidRPr="00580256">
        <w:lastRenderedPageBreak/>
        <w:t xml:space="preserve">La construcción del plan de evacuación debe hacerse de manera participativa, debe incluir toda la información, necesaria sobre el comportamiento o las acciones a realizar por parte de las personas al momento de una evacuación. </w:t>
      </w:r>
    </w:p>
    <w:p w14:paraId="40530405" w14:textId="77777777" w:rsidR="00597630" w:rsidRDefault="00597630" w:rsidP="00597630">
      <w:r w:rsidRPr="00580256">
        <w:t xml:space="preserve">En el plan de evacuación se deben definir los roles de las personas a la hora de la evacuación, el diseño de las rutas de evacuación, los puntos de encuentros, el tipo de comunicación, el plan de divulgación y las medidas a tomar en caso que se encuentren visitas o personas externas al laboratorio. </w:t>
      </w:r>
    </w:p>
    <w:p w14:paraId="4C87796D" w14:textId="77777777" w:rsidR="00E02E15" w:rsidRPr="00580256" w:rsidRDefault="00E02E15" w:rsidP="00E02E15">
      <w:pPr>
        <w:pStyle w:val="pie"/>
      </w:pP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56"/>
        <w:gridCol w:w="7675"/>
      </w:tblGrid>
      <w:tr w:rsidR="00236827" w14:paraId="3AEAEF12" w14:textId="77777777" w:rsidTr="008B40A2">
        <w:trPr>
          <w:jc w:val="center"/>
        </w:trPr>
        <w:tc>
          <w:tcPr>
            <w:tcW w:w="1256" w:type="dxa"/>
            <w:vMerge w:val="restart"/>
          </w:tcPr>
          <w:p w14:paraId="473CBE53" w14:textId="77777777" w:rsidR="00236827" w:rsidRDefault="00236827" w:rsidP="00E02E15">
            <w:pPr>
              <w:jc w:val="center"/>
            </w:pPr>
            <w:r>
              <w:object w:dxaOrig="1755" w:dyaOrig="1515" w14:anchorId="60D42FDB">
                <v:shape id="_x0000_i1033" type="#_x0000_t75" style="width:57pt;height:49.5pt" o:ole="">
                  <v:imagedata r:id="rId41" o:title=""/>
                </v:shape>
                <o:OLEObject Type="Embed" ProgID="PBrush" ShapeID="_x0000_i1033" DrawAspect="Content" ObjectID="_1592802821" r:id="rId49"/>
              </w:object>
            </w:r>
          </w:p>
        </w:tc>
        <w:tc>
          <w:tcPr>
            <w:tcW w:w="7675" w:type="dxa"/>
          </w:tcPr>
          <w:p w14:paraId="005E40DC" w14:textId="707BEF67" w:rsidR="00236827" w:rsidRPr="00332896" w:rsidRDefault="008B40A2" w:rsidP="00E02E15">
            <w:pPr>
              <w:rPr>
                <w:b/>
                <w:color w:val="DA0D15"/>
              </w:rPr>
            </w:pPr>
            <w:r w:rsidRPr="008B40A2">
              <w:rPr>
                <w:b/>
                <w:color w:val="DA0D15"/>
              </w:rPr>
              <w:t>Importante</w:t>
            </w:r>
          </w:p>
        </w:tc>
      </w:tr>
      <w:tr w:rsidR="00236827" w14:paraId="7580C5B2" w14:textId="77777777" w:rsidTr="008B40A2">
        <w:trPr>
          <w:jc w:val="center"/>
        </w:trPr>
        <w:tc>
          <w:tcPr>
            <w:tcW w:w="1256" w:type="dxa"/>
            <w:vMerge/>
          </w:tcPr>
          <w:p w14:paraId="61E25364" w14:textId="77777777" w:rsidR="00236827" w:rsidRDefault="00236827" w:rsidP="00E02E15"/>
        </w:tc>
        <w:tc>
          <w:tcPr>
            <w:tcW w:w="7675" w:type="dxa"/>
          </w:tcPr>
          <w:p w14:paraId="42A600FD" w14:textId="77777777" w:rsidR="00236827" w:rsidRDefault="00236827" w:rsidP="00E02E15">
            <w:r w:rsidRPr="00081130">
              <w:rPr>
                <w:noProof/>
                <w:lang w:val="es-419" w:eastAsia="es-419"/>
              </w:rPr>
              <w:drawing>
                <wp:inline distT="0" distB="0" distL="0" distR="0" wp14:anchorId="405F3711" wp14:editId="12525A78">
                  <wp:extent cx="4860000" cy="87599"/>
                  <wp:effectExtent l="0" t="0" r="0" b="8255"/>
                  <wp:docPr id="7210" name="Imagen 7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860000" cy="87599"/>
                          </a:xfrm>
                          <a:prstGeom prst="rect">
                            <a:avLst/>
                          </a:prstGeom>
                        </pic:spPr>
                      </pic:pic>
                    </a:graphicData>
                  </a:graphic>
                </wp:inline>
              </w:drawing>
            </w:r>
          </w:p>
        </w:tc>
      </w:tr>
      <w:tr w:rsidR="00236827" w14:paraId="618C3E0A" w14:textId="77777777" w:rsidTr="008B40A2">
        <w:trPr>
          <w:jc w:val="center"/>
        </w:trPr>
        <w:tc>
          <w:tcPr>
            <w:tcW w:w="1256" w:type="dxa"/>
            <w:vMerge/>
          </w:tcPr>
          <w:p w14:paraId="682D2B0F" w14:textId="77777777" w:rsidR="00236827" w:rsidRDefault="00236827" w:rsidP="00E02E15"/>
        </w:tc>
        <w:tc>
          <w:tcPr>
            <w:tcW w:w="7675" w:type="dxa"/>
          </w:tcPr>
          <w:p w14:paraId="679F339F" w14:textId="001F4358" w:rsidR="00236827" w:rsidRDefault="008B40A2" w:rsidP="008B40A2">
            <w:pPr>
              <w:pStyle w:val="box2"/>
            </w:pPr>
            <w:r w:rsidRPr="008B40A2">
              <w:t>Dentro del personal participativo en la construcción del plan de evacuación se deben establecer los roles, dividiéndolos en grupos y asignando líderes. También, definir ante las brigadas institucionales y organismos de socorro, los mecanismos de evacuación y atención, además de los simulacros preparativos y la señalización de las rutas de evacuación y puntos de encuentro dentro de las instalaciones del laboratorio.</w:t>
            </w:r>
          </w:p>
        </w:tc>
      </w:tr>
      <w:tr w:rsidR="00236827" w14:paraId="79800C27" w14:textId="77777777" w:rsidTr="008B40A2">
        <w:trPr>
          <w:jc w:val="center"/>
        </w:trPr>
        <w:tc>
          <w:tcPr>
            <w:tcW w:w="1256" w:type="dxa"/>
            <w:vMerge/>
          </w:tcPr>
          <w:p w14:paraId="5C34F952" w14:textId="77777777" w:rsidR="00236827" w:rsidRDefault="00236827" w:rsidP="00E02E15"/>
        </w:tc>
        <w:tc>
          <w:tcPr>
            <w:tcW w:w="7675" w:type="dxa"/>
          </w:tcPr>
          <w:p w14:paraId="774DAA02" w14:textId="77777777" w:rsidR="00236827" w:rsidRDefault="00236827" w:rsidP="00E02E15">
            <w:r>
              <w:rPr>
                <w:noProof/>
                <w:lang w:val="es-419" w:eastAsia="es-419"/>
              </w:rPr>
              <w:drawing>
                <wp:inline distT="0" distB="0" distL="0" distR="0" wp14:anchorId="1A099267" wp14:editId="3BD5E24E">
                  <wp:extent cx="4860000" cy="87599"/>
                  <wp:effectExtent l="0" t="0" r="0" b="8255"/>
                  <wp:docPr id="7211" name="Imagen 7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860000" cy="87599"/>
                          </a:xfrm>
                          <a:prstGeom prst="rect">
                            <a:avLst/>
                          </a:prstGeom>
                        </pic:spPr>
                      </pic:pic>
                    </a:graphicData>
                  </a:graphic>
                </wp:inline>
              </w:drawing>
            </w:r>
          </w:p>
        </w:tc>
      </w:tr>
    </w:tbl>
    <w:p w14:paraId="472EA5ED" w14:textId="77777777" w:rsidR="00597630" w:rsidRPr="00580256" w:rsidRDefault="00597630" w:rsidP="008B40A2">
      <w:pPr>
        <w:pStyle w:val="pie"/>
      </w:pPr>
    </w:p>
    <w:p w14:paraId="63A05D9F" w14:textId="77777777" w:rsidR="00597630" w:rsidRPr="00580256" w:rsidRDefault="00597630" w:rsidP="00597630">
      <w:r w:rsidRPr="00580256">
        <w:t>Respecto a las rutas de evacuación, es importante considerar que estas deben ser diseñadas para que las personas salgan de las instalaciones de manera segura en el menor tiempo posible. Al interior del laboratorio se deben colocar los símbolos de señalizaciones necesarios que faciliten el desplazamiento de las personas.</w:t>
      </w:r>
    </w:p>
    <w:p w14:paraId="6BF2C9E1" w14:textId="77777777" w:rsidR="00597630" w:rsidRDefault="00597630" w:rsidP="00597630">
      <w:r w:rsidRPr="00580256">
        <w:t>En cuanto, a los puntos de reunión o de encuentro, que se caracterizan por estar despejados, además que permitan la comprobación de la salida de todo el personal presente en las instalaciones, estos puntos de encuentro deben ser espacios fáciles de reconocer.</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7"/>
        <w:gridCol w:w="4697"/>
      </w:tblGrid>
      <w:tr w:rsidR="008B40A2" w:rsidRPr="008B40A2" w14:paraId="5A9293CD" w14:textId="77777777" w:rsidTr="008B40A2">
        <w:tc>
          <w:tcPr>
            <w:tcW w:w="4697" w:type="dxa"/>
            <w:vAlign w:val="center"/>
          </w:tcPr>
          <w:p w14:paraId="64D2AF63" w14:textId="1B25EF70" w:rsidR="008B40A2" w:rsidRPr="008B40A2" w:rsidRDefault="008B40A2" w:rsidP="008B40A2">
            <w:pPr>
              <w:jc w:val="center"/>
            </w:pPr>
            <w:r w:rsidRPr="008B40A2">
              <w:rPr>
                <w:rFonts w:eastAsiaTheme="minorEastAsia"/>
                <w:noProof/>
                <w:color w:val="000000" w:themeColor="text1"/>
                <w:lang w:val="es-419" w:eastAsia="es-419"/>
              </w:rPr>
              <w:drawing>
                <wp:inline distT="0" distB="0" distL="0" distR="0" wp14:anchorId="195F67D1" wp14:editId="7C1E8561">
                  <wp:extent cx="2700000" cy="1800000"/>
                  <wp:effectExtent l="0" t="0" r="5715" b="0"/>
                  <wp:docPr id="61" name="Imagen 61" descr="C:\Users\cllanos\Google Drive\UdeM\Seguridad y Salud en el Trabajo\fotografias_señaletica\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cllanos\Google Drive\UdeM\Seguridad y Salud en el Trabajo\fotografias_señaletica\17.jp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700000" cy="1800000"/>
                          </a:xfrm>
                          <a:prstGeom prst="rect">
                            <a:avLst/>
                          </a:prstGeom>
                          <a:noFill/>
                          <a:ln>
                            <a:noFill/>
                          </a:ln>
                        </pic:spPr>
                      </pic:pic>
                    </a:graphicData>
                  </a:graphic>
                </wp:inline>
              </w:drawing>
            </w:r>
          </w:p>
        </w:tc>
        <w:tc>
          <w:tcPr>
            <w:tcW w:w="4697" w:type="dxa"/>
            <w:vAlign w:val="center"/>
          </w:tcPr>
          <w:p w14:paraId="019F6281" w14:textId="76B9A97D" w:rsidR="008B40A2" w:rsidRPr="008B40A2" w:rsidRDefault="008B40A2" w:rsidP="008B40A2">
            <w:pPr>
              <w:jc w:val="center"/>
            </w:pPr>
            <w:r w:rsidRPr="008B40A2">
              <w:rPr>
                <w:noProof/>
                <w:lang w:val="es-419" w:eastAsia="es-419"/>
              </w:rPr>
              <w:drawing>
                <wp:inline distT="0" distB="0" distL="0" distR="0" wp14:anchorId="4BA820E9" wp14:editId="0C037845">
                  <wp:extent cx="2699751" cy="1800000"/>
                  <wp:effectExtent l="0" t="0" r="5715" b="0"/>
                  <wp:docPr id="59" name="Imagen 59" descr="C:\Users\cllanos\Google Drive\UdeM\Seguridad y Salud en el Trabajo\fotografias_señaletica\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llanos\Google Drive\UdeM\Seguridad y Salud en el Trabajo\fotografias_señaletica\12.jpg"/>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699751" cy="1800000"/>
                          </a:xfrm>
                          <a:prstGeom prst="rect">
                            <a:avLst/>
                          </a:prstGeom>
                          <a:noFill/>
                          <a:ln>
                            <a:noFill/>
                          </a:ln>
                        </pic:spPr>
                      </pic:pic>
                    </a:graphicData>
                  </a:graphic>
                </wp:inline>
              </w:drawing>
            </w:r>
          </w:p>
        </w:tc>
      </w:tr>
      <w:tr w:rsidR="008B40A2" w:rsidRPr="008B40A2" w14:paraId="0D76642E" w14:textId="77777777" w:rsidTr="008B40A2">
        <w:tc>
          <w:tcPr>
            <w:tcW w:w="4697" w:type="dxa"/>
            <w:vAlign w:val="center"/>
          </w:tcPr>
          <w:p w14:paraId="18467394" w14:textId="77777777" w:rsidR="008B40A2" w:rsidRPr="008B40A2" w:rsidRDefault="008B40A2" w:rsidP="008B40A2">
            <w:pPr>
              <w:pStyle w:val="Textocomentario"/>
              <w:jc w:val="left"/>
              <w:rPr>
                <w:b/>
                <w:sz w:val="20"/>
              </w:rPr>
            </w:pPr>
            <w:r w:rsidRPr="008B40A2">
              <w:rPr>
                <w:b/>
                <w:sz w:val="20"/>
              </w:rPr>
              <w:t>Salida de emergencia</w:t>
            </w:r>
          </w:p>
          <w:p w14:paraId="443D0E5E" w14:textId="61CCC0E4" w:rsidR="008B40A2" w:rsidRPr="008B40A2" w:rsidRDefault="008B40A2" w:rsidP="008B40A2">
            <w:pPr>
              <w:jc w:val="left"/>
              <w:rPr>
                <w:sz w:val="20"/>
              </w:rPr>
            </w:pPr>
            <w:r w:rsidRPr="008B40A2">
              <w:rPr>
                <w:sz w:val="20"/>
              </w:rPr>
              <w:t>Señal que indica en qué sentido se puede acceder a la salida de emergencia y se encuentra ubicada en las áreas comunes.</w:t>
            </w:r>
          </w:p>
        </w:tc>
        <w:tc>
          <w:tcPr>
            <w:tcW w:w="4697" w:type="dxa"/>
            <w:vAlign w:val="center"/>
          </w:tcPr>
          <w:p w14:paraId="4B8F63B7" w14:textId="77777777" w:rsidR="008B40A2" w:rsidRPr="008B40A2" w:rsidRDefault="008B40A2" w:rsidP="008B40A2">
            <w:pPr>
              <w:pStyle w:val="Textocomentario"/>
              <w:jc w:val="left"/>
              <w:rPr>
                <w:b/>
                <w:sz w:val="20"/>
              </w:rPr>
            </w:pPr>
            <w:r w:rsidRPr="008B40A2">
              <w:rPr>
                <w:b/>
                <w:sz w:val="20"/>
              </w:rPr>
              <w:t>Evacuación de las aulas de clase</w:t>
            </w:r>
          </w:p>
          <w:p w14:paraId="755D0ADB" w14:textId="24B0FA60" w:rsidR="008B40A2" w:rsidRPr="008B40A2" w:rsidRDefault="008B40A2" w:rsidP="008B40A2">
            <w:pPr>
              <w:pStyle w:val="Textocomentario"/>
              <w:jc w:val="left"/>
              <w:rPr>
                <w:sz w:val="20"/>
              </w:rPr>
            </w:pPr>
            <w:r w:rsidRPr="008B40A2">
              <w:rPr>
                <w:sz w:val="20"/>
              </w:rPr>
              <w:t>Señal que contiene recomendaciones sobre el proceso de evacuación desde las aulas de clase (aplica para laboratorios con fines académicos).</w:t>
            </w:r>
          </w:p>
        </w:tc>
      </w:tr>
      <w:tr w:rsidR="008B40A2" w:rsidRPr="008B40A2" w14:paraId="71EC161F" w14:textId="77777777" w:rsidTr="008B40A2">
        <w:tc>
          <w:tcPr>
            <w:tcW w:w="4697" w:type="dxa"/>
            <w:vAlign w:val="center"/>
          </w:tcPr>
          <w:p w14:paraId="11EDEC7D" w14:textId="582A2147" w:rsidR="008B40A2" w:rsidRPr="008B40A2" w:rsidRDefault="008B40A2" w:rsidP="008B40A2">
            <w:pPr>
              <w:jc w:val="center"/>
            </w:pPr>
            <w:r w:rsidRPr="008B40A2">
              <w:rPr>
                <w:rFonts w:eastAsiaTheme="minorEastAsia"/>
                <w:noProof/>
                <w:color w:val="000000" w:themeColor="text1"/>
                <w:lang w:val="es-419" w:eastAsia="es-419"/>
              </w:rPr>
              <w:lastRenderedPageBreak/>
              <w:drawing>
                <wp:inline distT="0" distB="0" distL="0" distR="0" wp14:anchorId="634B84D2" wp14:editId="633358EF">
                  <wp:extent cx="2700000" cy="1800000"/>
                  <wp:effectExtent l="0" t="0" r="5715" b="0"/>
                  <wp:docPr id="60" name="Imagen 60" descr="C:\Users\cllanos\Google Drive\UdeM\Seguridad y Salud en el Trabajo\fotografias_señaletica\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llanos\Google Drive\UdeM\Seguridad y Salud en el Trabajo\fotografias_señaletica\20.jp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700000" cy="1800000"/>
                          </a:xfrm>
                          <a:prstGeom prst="rect">
                            <a:avLst/>
                          </a:prstGeom>
                          <a:noFill/>
                          <a:ln>
                            <a:noFill/>
                          </a:ln>
                        </pic:spPr>
                      </pic:pic>
                    </a:graphicData>
                  </a:graphic>
                </wp:inline>
              </w:drawing>
            </w:r>
          </w:p>
        </w:tc>
        <w:tc>
          <w:tcPr>
            <w:tcW w:w="4697" w:type="dxa"/>
            <w:vAlign w:val="center"/>
          </w:tcPr>
          <w:p w14:paraId="6F963E97" w14:textId="221EB1C7" w:rsidR="008B40A2" w:rsidRPr="008B40A2" w:rsidRDefault="008B40A2" w:rsidP="008B40A2">
            <w:pPr>
              <w:jc w:val="center"/>
            </w:pPr>
            <w:r w:rsidRPr="008B40A2">
              <w:rPr>
                <w:rFonts w:eastAsiaTheme="minorEastAsia"/>
                <w:noProof/>
                <w:color w:val="000000" w:themeColor="text1"/>
                <w:lang w:val="es-419" w:eastAsia="es-419"/>
              </w:rPr>
              <w:drawing>
                <wp:inline distT="0" distB="0" distL="0" distR="0" wp14:anchorId="0E96DD0A" wp14:editId="4CAA6F85">
                  <wp:extent cx="2700000" cy="1800000"/>
                  <wp:effectExtent l="0" t="0" r="5715" b="0"/>
                  <wp:docPr id="62" name="Imagen 62" descr="C:\Users\cllanos\Google Drive\UdeM\Seguridad y Salud en el Trabajo\fotografias_señaletica\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cllanos\Google Drive\UdeM\Seguridad y Salud en el Trabajo\fotografias_señaletica\18.jp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700000" cy="1800000"/>
                          </a:xfrm>
                          <a:prstGeom prst="rect">
                            <a:avLst/>
                          </a:prstGeom>
                          <a:noFill/>
                          <a:ln>
                            <a:noFill/>
                          </a:ln>
                        </pic:spPr>
                      </pic:pic>
                    </a:graphicData>
                  </a:graphic>
                </wp:inline>
              </w:drawing>
            </w:r>
          </w:p>
        </w:tc>
      </w:tr>
      <w:tr w:rsidR="008B40A2" w14:paraId="789532D3" w14:textId="77777777" w:rsidTr="008B40A2">
        <w:tc>
          <w:tcPr>
            <w:tcW w:w="4697" w:type="dxa"/>
            <w:vAlign w:val="center"/>
          </w:tcPr>
          <w:p w14:paraId="6CA636FA" w14:textId="77777777" w:rsidR="008B40A2" w:rsidRPr="008B40A2" w:rsidRDefault="008B40A2" w:rsidP="008B40A2">
            <w:pPr>
              <w:pStyle w:val="Textocomentario"/>
              <w:rPr>
                <w:b/>
                <w:sz w:val="20"/>
              </w:rPr>
            </w:pPr>
            <w:r w:rsidRPr="008B40A2">
              <w:rPr>
                <w:b/>
                <w:sz w:val="20"/>
              </w:rPr>
              <w:t>Vía de evacuación</w:t>
            </w:r>
          </w:p>
          <w:p w14:paraId="0919996D" w14:textId="38E97D32" w:rsidR="008B40A2" w:rsidRPr="008B40A2" w:rsidRDefault="008B40A2" w:rsidP="008B40A2">
            <w:pPr>
              <w:pStyle w:val="Textocomentario"/>
              <w:rPr>
                <w:sz w:val="20"/>
              </w:rPr>
            </w:pPr>
            <w:r w:rsidRPr="008B40A2">
              <w:rPr>
                <w:sz w:val="20"/>
              </w:rPr>
              <w:t>Señal que indica con una flecha el sentido de la ruta de evacuación.</w:t>
            </w:r>
          </w:p>
        </w:tc>
        <w:tc>
          <w:tcPr>
            <w:tcW w:w="4697" w:type="dxa"/>
            <w:vAlign w:val="center"/>
          </w:tcPr>
          <w:p w14:paraId="31130945" w14:textId="77777777" w:rsidR="008B40A2" w:rsidRPr="008B40A2" w:rsidRDefault="008B40A2" w:rsidP="008B40A2">
            <w:pPr>
              <w:pStyle w:val="Textocomentario"/>
              <w:rPr>
                <w:b/>
                <w:sz w:val="20"/>
              </w:rPr>
            </w:pPr>
            <w:r w:rsidRPr="008B40A2">
              <w:rPr>
                <w:b/>
                <w:sz w:val="20"/>
              </w:rPr>
              <w:t>Escaleras para la evacuación</w:t>
            </w:r>
          </w:p>
          <w:p w14:paraId="361FAF4F" w14:textId="7074BAB5" w:rsidR="008B40A2" w:rsidRPr="008B40A2" w:rsidRDefault="008B40A2" w:rsidP="008B40A2">
            <w:pPr>
              <w:pStyle w:val="Textocomentario"/>
              <w:rPr>
                <w:sz w:val="20"/>
              </w:rPr>
            </w:pPr>
            <w:r w:rsidRPr="008B40A2">
              <w:rPr>
                <w:sz w:val="20"/>
              </w:rPr>
              <w:t>Señal que indica con una flecha el sentido de las escaleras en la dirección de la ruta de evacuación.</w:t>
            </w:r>
          </w:p>
        </w:tc>
      </w:tr>
    </w:tbl>
    <w:p w14:paraId="4002531B" w14:textId="77777777" w:rsidR="008B40A2" w:rsidRDefault="008B40A2" w:rsidP="008B40A2">
      <w:pPr>
        <w:pStyle w:val="pie"/>
      </w:pPr>
      <w:r w:rsidRPr="00E02E15">
        <w:rPr>
          <w:b/>
          <w:bCs/>
        </w:rPr>
        <w:t>Foto 3</w:t>
      </w:r>
      <w:r>
        <w:rPr>
          <w:b/>
          <w:bCs/>
        </w:rPr>
        <w:t>. </w:t>
      </w:r>
      <w:r>
        <w:t>Señalización del plan de evacuación. Recuperado de Identificación, preparación y respuestas ante emergencias, (2016)</w:t>
      </w:r>
    </w:p>
    <w:p w14:paraId="17579BA3" w14:textId="77777777" w:rsidR="008B40A2" w:rsidRPr="008B40A2" w:rsidRDefault="008B40A2" w:rsidP="008B40A2">
      <w:pPr>
        <w:pStyle w:val="pie"/>
        <w:rPr>
          <w:lang w:val="es-419"/>
        </w:rPr>
      </w:pPr>
    </w:p>
    <w:p w14:paraId="5A4B89A4" w14:textId="77777777" w:rsidR="00597630" w:rsidRPr="00580256" w:rsidRDefault="00597630" w:rsidP="00597630">
      <w:r w:rsidRPr="00580256">
        <w:t>Es importante que el personal esté atento, al reconocimiento del peligro e informar al personal encargado de la evacuación, para que eval</w:t>
      </w:r>
      <w:r>
        <w:t>úe</w:t>
      </w:r>
      <w:r w:rsidRPr="00580256">
        <w:t xml:space="preserve"> la situación, el inicio de la evacuación y </w:t>
      </w:r>
      <w:r>
        <w:t>comunique</w:t>
      </w:r>
      <w:r w:rsidRPr="00580256">
        <w:t xml:space="preserve"> al personal la salida de las instalaciones, hasta que salga la última persona. </w:t>
      </w:r>
    </w:p>
    <w:p w14:paraId="1EEC514A" w14:textId="5A5AF737" w:rsidR="00597630" w:rsidRDefault="008B40A2" w:rsidP="00597630">
      <w:r>
        <w:rPr>
          <w:noProof/>
          <w:lang w:val="es-419" w:eastAsia="es-419"/>
        </w:rPr>
        <w:drawing>
          <wp:inline distT="0" distB="0" distL="0" distR="0" wp14:anchorId="6ECAD5F7" wp14:editId="1A72924C">
            <wp:extent cx="5790721" cy="1145953"/>
            <wp:effectExtent l="0" t="0" r="635" b="0"/>
            <wp:docPr id="7217" name="Imagen 7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17" name="imagen6.png"/>
                    <pic:cNvPicPr/>
                  </pic:nvPicPr>
                  <pic:blipFill>
                    <a:blip r:embed="rId54">
                      <a:extLst>
                        <a:ext uri="{28A0092B-C50C-407E-A947-70E740481C1C}">
                          <a14:useLocalDpi xmlns:a14="http://schemas.microsoft.com/office/drawing/2010/main" val="0"/>
                        </a:ext>
                      </a:extLst>
                    </a:blip>
                    <a:stretch>
                      <a:fillRect/>
                    </a:stretch>
                  </pic:blipFill>
                  <pic:spPr>
                    <a:xfrm>
                      <a:off x="0" y="0"/>
                      <a:ext cx="5790721" cy="1145953"/>
                    </a:xfrm>
                    <a:prstGeom prst="rect">
                      <a:avLst/>
                    </a:prstGeom>
                  </pic:spPr>
                </pic:pic>
              </a:graphicData>
            </a:graphic>
          </wp:inline>
        </w:drawing>
      </w:r>
    </w:p>
    <w:p w14:paraId="3D933179" w14:textId="77777777" w:rsidR="008B40A2" w:rsidRPr="008B40A2" w:rsidRDefault="008B40A2" w:rsidP="008B40A2">
      <w:pPr>
        <w:pStyle w:val="pie"/>
        <w:rPr>
          <w:lang w:val="es-419" w:eastAsia="es-419"/>
        </w:rPr>
      </w:pPr>
      <w:r w:rsidRPr="008B40A2">
        <w:rPr>
          <w:b/>
          <w:bCs/>
          <w:lang w:val="es-419" w:eastAsia="es-419"/>
        </w:rPr>
        <w:t>Imagen 2. </w:t>
      </w:r>
      <w:r w:rsidRPr="008B40A2">
        <w:rPr>
          <w:lang w:val="es-419" w:eastAsia="es-419"/>
        </w:rPr>
        <w:t>Etapas del proceso de evacuación, (2017).</w:t>
      </w:r>
    </w:p>
    <w:p w14:paraId="38631F83" w14:textId="77777777" w:rsidR="008B40A2" w:rsidRPr="008B40A2" w:rsidRDefault="008B40A2" w:rsidP="00597630">
      <w:pPr>
        <w:rPr>
          <w:lang w:val="es-419"/>
        </w:rPr>
      </w:pPr>
    </w:p>
    <w:p w14:paraId="592FE34E" w14:textId="77777777" w:rsidR="00597630" w:rsidRPr="008B40A2" w:rsidRDefault="00597630" w:rsidP="008B40A2">
      <w:pPr>
        <w:pStyle w:val="Prrafodelista"/>
        <w:numPr>
          <w:ilvl w:val="0"/>
          <w:numId w:val="15"/>
        </w:numPr>
        <w:rPr>
          <w:rFonts w:eastAsiaTheme="minorEastAsia"/>
          <w:b/>
          <w:color w:val="000000" w:themeColor="text1"/>
          <w:lang w:val="es-ES_tradnl" w:eastAsia="es-CO"/>
        </w:rPr>
      </w:pPr>
      <w:r w:rsidRPr="008B40A2">
        <w:rPr>
          <w:rFonts w:eastAsiaTheme="minorEastAsia"/>
          <w:b/>
          <w:color w:val="000000" w:themeColor="text1"/>
          <w:lang w:val="es-ES_tradnl" w:eastAsia="es-CO"/>
        </w:rPr>
        <w:t>Primera Etapa: Detección</w:t>
      </w:r>
    </w:p>
    <w:p w14:paraId="1D3000F4" w14:textId="77777777" w:rsidR="00597630" w:rsidRPr="008B40A2" w:rsidRDefault="00597630" w:rsidP="008B40A2">
      <w:pPr>
        <w:pStyle w:val="Prrafodelista"/>
        <w:ind w:left="360"/>
        <w:rPr>
          <w:rFonts w:eastAsiaTheme="minorEastAsia"/>
          <w:color w:val="000000" w:themeColor="text1"/>
          <w:lang w:val="es-ES_tradnl" w:eastAsia="es-CO"/>
        </w:rPr>
      </w:pPr>
      <w:r w:rsidRPr="008B40A2">
        <w:rPr>
          <w:rFonts w:eastAsiaTheme="minorEastAsia"/>
          <w:color w:val="000000" w:themeColor="text1"/>
          <w:lang w:val="es-ES_tradnl" w:eastAsia="es-CO"/>
        </w:rPr>
        <w:t>Tiempo transcurrido desde que se origina el peligro hasta que alguien lo reconoce.</w:t>
      </w:r>
    </w:p>
    <w:p w14:paraId="55A14D68" w14:textId="77777777" w:rsidR="00597630" w:rsidRPr="008B40A2" w:rsidRDefault="00597630" w:rsidP="008B40A2">
      <w:pPr>
        <w:pStyle w:val="Prrafodelista"/>
        <w:numPr>
          <w:ilvl w:val="0"/>
          <w:numId w:val="15"/>
        </w:numPr>
        <w:rPr>
          <w:rFonts w:eastAsiaTheme="minorEastAsia"/>
          <w:b/>
          <w:color w:val="000000" w:themeColor="text1"/>
          <w:lang w:val="es-ES_tradnl" w:eastAsia="es-CO"/>
        </w:rPr>
      </w:pPr>
      <w:r w:rsidRPr="008B40A2">
        <w:rPr>
          <w:rFonts w:eastAsiaTheme="minorEastAsia"/>
          <w:b/>
          <w:color w:val="000000" w:themeColor="text1"/>
          <w:lang w:val="es-ES_tradnl" w:eastAsia="es-CO"/>
        </w:rPr>
        <w:t>Segunda Etapa: Alarma</w:t>
      </w:r>
    </w:p>
    <w:p w14:paraId="28237489" w14:textId="77777777" w:rsidR="00597630" w:rsidRPr="008B40A2" w:rsidRDefault="00597630" w:rsidP="008B40A2">
      <w:pPr>
        <w:pStyle w:val="Prrafodelista"/>
        <w:ind w:left="360"/>
        <w:rPr>
          <w:rFonts w:eastAsiaTheme="minorEastAsia"/>
          <w:color w:val="000000" w:themeColor="text1"/>
          <w:lang w:val="es-ES_tradnl" w:eastAsia="es-CO"/>
        </w:rPr>
      </w:pPr>
      <w:r w:rsidRPr="008B40A2">
        <w:rPr>
          <w:rFonts w:eastAsiaTheme="minorEastAsia"/>
          <w:color w:val="000000" w:themeColor="text1"/>
          <w:lang w:val="es-ES_tradnl" w:eastAsia="es-CO"/>
        </w:rPr>
        <w:t>Tiempo transcurrido desde que se reconoce el peligro hasta que se informa a las personas que deben tomar la decisión de evacuar.</w:t>
      </w:r>
    </w:p>
    <w:p w14:paraId="733A78DE" w14:textId="77777777" w:rsidR="00597630" w:rsidRPr="008B40A2" w:rsidRDefault="00597630" w:rsidP="008B40A2">
      <w:pPr>
        <w:pStyle w:val="Prrafodelista"/>
        <w:numPr>
          <w:ilvl w:val="0"/>
          <w:numId w:val="15"/>
        </w:numPr>
        <w:rPr>
          <w:rFonts w:eastAsiaTheme="minorEastAsia"/>
          <w:b/>
          <w:color w:val="000000" w:themeColor="text1"/>
          <w:lang w:val="es-ES_tradnl" w:eastAsia="es-CO"/>
        </w:rPr>
      </w:pPr>
      <w:r w:rsidRPr="008B40A2">
        <w:rPr>
          <w:rFonts w:eastAsiaTheme="minorEastAsia"/>
          <w:b/>
          <w:color w:val="000000" w:themeColor="text1"/>
          <w:lang w:val="es-ES_tradnl" w:eastAsia="es-CO"/>
        </w:rPr>
        <w:t>Tercera Etapa: Decisión</w:t>
      </w:r>
    </w:p>
    <w:p w14:paraId="253BD955" w14:textId="77777777" w:rsidR="00597630" w:rsidRPr="008B40A2" w:rsidRDefault="00597630" w:rsidP="008B40A2">
      <w:pPr>
        <w:pStyle w:val="Prrafodelista"/>
        <w:ind w:left="360"/>
        <w:rPr>
          <w:rFonts w:eastAsiaTheme="minorEastAsia"/>
          <w:color w:val="000000" w:themeColor="text1"/>
          <w:lang w:val="es-ES_tradnl" w:eastAsia="es-CO"/>
        </w:rPr>
      </w:pPr>
      <w:r w:rsidRPr="008B40A2">
        <w:rPr>
          <w:rFonts w:eastAsiaTheme="minorEastAsia"/>
          <w:color w:val="000000" w:themeColor="text1"/>
          <w:lang w:val="es-ES_tradnl" w:eastAsia="es-CO"/>
        </w:rPr>
        <w:t>Tiempo transcurrido desde que la persona encargada de decidir la evacuación reconoce el problema, hasta que decide la evacuación.</w:t>
      </w:r>
    </w:p>
    <w:p w14:paraId="040D4EF3" w14:textId="77777777" w:rsidR="00597630" w:rsidRPr="008B40A2" w:rsidRDefault="00597630" w:rsidP="008B40A2">
      <w:pPr>
        <w:pStyle w:val="Prrafodelista"/>
        <w:numPr>
          <w:ilvl w:val="0"/>
          <w:numId w:val="15"/>
        </w:numPr>
        <w:rPr>
          <w:rFonts w:eastAsiaTheme="minorEastAsia"/>
          <w:b/>
          <w:color w:val="000000" w:themeColor="text1"/>
          <w:lang w:val="es-ES_tradnl" w:eastAsia="es-CO"/>
        </w:rPr>
      </w:pPr>
      <w:r w:rsidRPr="008B40A2">
        <w:rPr>
          <w:rFonts w:eastAsiaTheme="minorEastAsia"/>
          <w:b/>
          <w:color w:val="000000" w:themeColor="text1"/>
          <w:lang w:val="es-ES_tradnl" w:eastAsia="es-CO"/>
        </w:rPr>
        <w:t>Cuarta Etapa: Información</w:t>
      </w:r>
    </w:p>
    <w:p w14:paraId="0D9A752E" w14:textId="77777777" w:rsidR="00597630" w:rsidRPr="008B40A2" w:rsidRDefault="00597630" w:rsidP="008B40A2">
      <w:pPr>
        <w:pStyle w:val="Prrafodelista"/>
        <w:ind w:left="360"/>
        <w:rPr>
          <w:rFonts w:eastAsiaTheme="minorEastAsia"/>
          <w:color w:val="000000" w:themeColor="text1"/>
          <w:lang w:val="es-ES_tradnl" w:eastAsia="es-CO"/>
        </w:rPr>
      </w:pPr>
      <w:r w:rsidRPr="008B40A2">
        <w:rPr>
          <w:rFonts w:eastAsiaTheme="minorEastAsia"/>
          <w:color w:val="000000" w:themeColor="text1"/>
          <w:lang w:val="es-ES_tradnl" w:eastAsia="es-CO"/>
        </w:rPr>
        <w:t>Tiempo transcurrido desde que el encargado de decidir la evacuación decide evacuar hasta que se comunica esta decisión al personal.</w:t>
      </w:r>
    </w:p>
    <w:p w14:paraId="798E2253" w14:textId="77777777" w:rsidR="00597630" w:rsidRPr="008B40A2" w:rsidRDefault="00597630" w:rsidP="008B40A2">
      <w:pPr>
        <w:pStyle w:val="Prrafodelista"/>
        <w:numPr>
          <w:ilvl w:val="0"/>
          <w:numId w:val="15"/>
        </w:numPr>
        <w:rPr>
          <w:rFonts w:eastAsiaTheme="minorEastAsia"/>
          <w:b/>
          <w:color w:val="000000" w:themeColor="text1"/>
          <w:lang w:val="es-ES_tradnl" w:eastAsia="es-CO"/>
        </w:rPr>
      </w:pPr>
      <w:r w:rsidRPr="008B40A2">
        <w:rPr>
          <w:rFonts w:eastAsiaTheme="minorEastAsia"/>
          <w:b/>
          <w:color w:val="000000" w:themeColor="text1"/>
          <w:lang w:val="es-ES_tradnl" w:eastAsia="es-CO"/>
        </w:rPr>
        <w:t>Quinta Etapa: Preparación</w:t>
      </w:r>
    </w:p>
    <w:p w14:paraId="5CC7C855" w14:textId="77777777" w:rsidR="00597630" w:rsidRPr="008B40A2" w:rsidRDefault="00597630" w:rsidP="008B40A2">
      <w:pPr>
        <w:pStyle w:val="Prrafodelista"/>
        <w:ind w:left="360"/>
        <w:rPr>
          <w:rFonts w:eastAsiaTheme="minorEastAsia"/>
          <w:color w:val="000000" w:themeColor="text1"/>
          <w:lang w:val="es-ES_tradnl" w:eastAsia="es-CO"/>
        </w:rPr>
      </w:pPr>
      <w:r w:rsidRPr="008B40A2">
        <w:rPr>
          <w:rFonts w:eastAsiaTheme="minorEastAsia"/>
          <w:color w:val="000000" w:themeColor="text1"/>
          <w:lang w:val="es-ES_tradnl" w:eastAsia="es-CO"/>
        </w:rPr>
        <w:lastRenderedPageBreak/>
        <w:t>Tiempo transcurrido desde que se comunica la decisión de evacuación hasta que empieza a salir la primera persona.</w:t>
      </w:r>
    </w:p>
    <w:p w14:paraId="775D3A38" w14:textId="77777777" w:rsidR="00597630" w:rsidRPr="008B40A2" w:rsidRDefault="00597630" w:rsidP="008B40A2">
      <w:pPr>
        <w:pStyle w:val="Prrafodelista"/>
        <w:numPr>
          <w:ilvl w:val="0"/>
          <w:numId w:val="15"/>
        </w:numPr>
        <w:rPr>
          <w:rFonts w:eastAsiaTheme="minorEastAsia"/>
          <w:b/>
          <w:color w:val="000000" w:themeColor="text1"/>
          <w:lang w:val="es-ES_tradnl" w:eastAsia="es-CO"/>
        </w:rPr>
      </w:pPr>
      <w:r w:rsidRPr="008B40A2">
        <w:rPr>
          <w:rFonts w:eastAsiaTheme="minorEastAsia"/>
          <w:b/>
          <w:color w:val="000000" w:themeColor="text1"/>
          <w:lang w:val="es-ES_tradnl" w:eastAsia="es-CO"/>
        </w:rPr>
        <w:t>Sexta Etapa: Salida</w:t>
      </w:r>
    </w:p>
    <w:p w14:paraId="4E8F7246" w14:textId="77777777" w:rsidR="00597630" w:rsidRDefault="00597630" w:rsidP="008B40A2">
      <w:pPr>
        <w:pStyle w:val="Prrafodelista"/>
        <w:ind w:left="360"/>
        <w:rPr>
          <w:rFonts w:eastAsiaTheme="minorEastAsia"/>
          <w:color w:val="000000" w:themeColor="text1"/>
          <w:lang w:val="es-ES_tradnl" w:eastAsia="es-CO"/>
        </w:rPr>
      </w:pPr>
      <w:r w:rsidRPr="008B40A2">
        <w:rPr>
          <w:rFonts w:eastAsiaTheme="minorEastAsia"/>
          <w:color w:val="000000" w:themeColor="text1"/>
          <w:lang w:val="es-ES_tradnl" w:eastAsia="es-CO"/>
        </w:rPr>
        <w:t>Tiempo transcurrido desde que empieza a salir la primera persona hasta que sale la última, a un lugar seguro.</w:t>
      </w:r>
    </w:p>
    <w:p w14:paraId="044A18D4" w14:textId="77777777" w:rsidR="00E02E15" w:rsidRDefault="00E02E15" w:rsidP="00E02E15">
      <w:pPr>
        <w:pStyle w:val="pie"/>
        <w:rPr>
          <w:lang w:val="es-ES_tradnl" w:eastAsia="es-CO"/>
        </w:rPr>
      </w:pPr>
    </w:p>
    <w:p w14:paraId="60D1DA08" w14:textId="2979C7E9" w:rsidR="008B40A2" w:rsidRDefault="008B40A2" w:rsidP="007107A8">
      <w:pPr>
        <w:jc w:val="center"/>
      </w:pPr>
      <w:r>
        <w:rPr>
          <w:noProof/>
          <w:lang w:val="es-419" w:eastAsia="es-419"/>
        </w:rPr>
        <w:drawing>
          <wp:inline distT="0" distB="0" distL="0" distR="0" wp14:anchorId="3FF70A77" wp14:editId="0E6F302A">
            <wp:extent cx="5040000" cy="2827170"/>
            <wp:effectExtent l="0" t="0" r="8255" b="0"/>
            <wp:docPr id="7218" name="Imagen 7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l="2984" t="12431" r="2357" b="6428"/>
                    <a:stretch/>
                  </pic:blipFill>
                  <pic:spPr bwMode="auto">
                    <a:xfrm>
                      <a:off x="0" y="0"/>
                      <a:ext cx="5040000" cy="2827170"/>
                    </a:xfrm>
                    <a:prstGeom prst="rect">
                      <a:avLst/>
                    </a:prstGeom>
                    <a:ln>
                      <a:noFill/>
                    </a:ln>
                    <a:extLst>
                      <a:ext uri="{53640926-AAD7-44D8-BBD7-CCE9431645EC}">
                        <a14:shadowObscured xmlns:a14="http://schemas.microsoft.com/office/drawing/2010/main"/>
                      </a:ext>
                    </a:extLst>
                  </pic:spPr>
                </pic:pic>
              </a:graphicData>
            </a:graphic>
          </wp:inline>
        </w:drawing>
      </w:r>
    </w:p>
    <w:p w14:paraId="245C6E87" w14:textId="77777777" w:rsidR="00916722" w:rsidRDefault="00916722" w:rsidP="00916722">
      <w:pPr>
        <w:pStyle w:val="pie"/>
        <w:rPr>
          <w:shd w:val="clear" w:color="auto" w:fill="FFFFFF"/>
        </w:rPr>
      </w:pPr>
      <w:r w:rsidRPr="00916722">
        <w:rPr>
          <w:b/>
          <w:shd w:val="clear" w:color="auto" w:fill="FFFFFF"/>
        </w:rPr>
        <w:t>Imagen 7</w:t>
      </w:r>
      <w:r>
        <w:rPr>
          <w:shd w:val="clear" w:color="auto" w:fill="FFFFFF"/>
        </w:rPr>
        <w:t>. Diseño de la ruta de evacuación para un laboratorio de biotecnología, (2017)</w:t>
      </w:r>
    </w:p>
    <w:p w14:paraId="0334CD63" w14:textId="77777777" w:rsidR="00916722" w:rsidRPr="00916722" w:rsidRDefault="00916722" w:rsidP="00E02E15">
      <w:pPr>
        <w:pStyle w:val="pie"/>
        <w:rPr>
          <w:lang w:val="es-419"/>
        </w:rPr>
      </w:pP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797"/>
      </w:tblGrid>
      <w:tr w:rsidR="00E3518A" w14:paraId="609B4671" w14:textId="77777777" w:rsidTr="00867286">
        <w:trPr>
          <w:trHeight w:val="154"/>
          <w:jc w:val="center"/>
        </w:trPr>
        <w:tc>
          <w:tcPr>
            <w:tcW w:w="7797" w:type="dxa"/>
          </w:tcPr>
          <w:p w14:paraId="7893FE9A" w14:textId="77777777" w:rsidR="00E3518A" w:rsidRDefault="00E3518A" w:rsidP="00867286">
            <w:r w:rsidRPr="00081130">
              <w:rPr>
                <w:noProof/>
                <w:lang w:val="es-419" w:eastAsia="es-419"/>
              </w:rPr>
              <w:drawing>
                <wp:inline distT="0" distB="0" distL="0" distR="0" wp14:anchorId="7FAA4D55" wp14:editId="4365A5E6">
                  <wp:extent cx="4813935" cy="57785"/>
                  <wp:effectExtent l="0" t="0" r="5715" b="0"/>
                  <wp:docPr id="7180" name="Imagen 7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813935" cy="57785"/>
                          </a:xfrm>
                          <a:prstGeom prst="rect">
                            <a:avLst/>
                          </a:prstGeom>
                        </pic:spPr>
                      </pic:pic>
                    </a:graphicData>
                  </a:graphic>
                </wp:inline>
              </w:drawing>
            </w:r>
          </w:p>
        </w:tc>
      </w:tr>
      <w:tr w:rsidR="00E3518A" w14:paraId="498F4904" w14:textId="77777777" w:rsidTr="00867286">
        <w:trPr>
          <w:trHeight w:val="215"/>
          <w:jc w:val="center"/>
        </w:trPr>
        <w:tc>
          <w:tcPr>
            <w:tcW w:w="7797" w:type="dxa"/>
          </w:tcPr>
          <w:p w14:paraId="175F9978" w14:textId="3D1B0D21" w:rsidR="00E3518A" w:rsidRDefault="00916722" w:rsidP="00916722">
            <w:pPr>
              <w:pStyle w:val="box1"/>
            </w:pPr>
            <w:r w:rsidRPr="00916722">
              <w:t>Otro evento que hay que evitar y se deben tener todas las precauciones y manuales o protocolos para su prevención y manejo son los incendios, por esta razón dentro de los códigos de prácticas este debe ser un punto importante. Entonces procederemos a hablar sobre los planes para prevenir los incendios y qué precauciones tomar en caso de que sucedan.</w:t>
            </w:r>
          </w:p>
        </w:tc>
      </w:tr>
      <w:tr w:rsidR="00E3518A" w14:paraId="6E2795CA" w14:textId="77777777" w:rsidTr="00867286">
        <w:trPr>
          <w:jc w:val="center"/>
        </w:trPr>
        <w:tc>
          <w:tcPr>
            <w:tcW w:w="7797" w:type="dxa"/>
          </w:tcPr>
          <w:p w14:paraId="18F0EFAE" w14:textId="77777777" w:rsidR="00E3518A" w:rsidRDefault="00E3518A" w:rsidP="00867286">
            <w:r w:rsidRPr="00081130">
              <w:rPr>
                <w:noProof/>
                <w:lang w:val="es-419" w:eastAsia="es-419"/>
              </w:rPr>
              <w:drawing>
                <wp:inline distT="0" distB="0" distL="0" distR="0" wp14:anchorId="2D9A3150" wp14:editId="0F628BDA">
                  <wp:extent cx="4813935" cy="57785"/>
                  <wp:effectExtent l="0" t="0" r="5715" b="0"/>
                  <wp:docPr id="7181" name="Imagen 7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813935" cy="57785"/>
                          </a:xfrm>
                          <a:prstGeom prst="rect">
                            <a:avLst/>
                          </a:prstGeom>
                        </pic:spPr>
                      </pic:pic>
                    </a:graphicData>
                  </a:graphic>
                </wp:inline>
              </w:drawing>
            </w:r>
          </w:p>
        </w:tc>
      </w:tr>
    </w:tbl>
    <w:p w14:paraId="5D6D2177" w14:textId="77777777" w:rsidR="00597630" w:rsidRPr="007F0FC8" w:rsidRDefault="00597630" w:rsidP="00916722">
      <w:pPr>
        <w:pStyle w:val="Ttulo2"/>
      </w:pPr>
      <w:bookmarkStart w:id="15" w:name="_Toc501876616"/>
      <w:bookmarkStart w:id="16" w:name="_Toc519060964"/>
      <w:r w:rsidRPr="007F0FC8">
        <w:t>Prevención contra fuego</w:t>
      </w:r>
      <w:bookmarkEnd w:id="15"/>
      <w:bookmarkEnd w:id="16"/>
    </w:p>
    <w:p w14:paraId="1037C953" w14:textId="6FAA3F8D" w:rsidR="00597630" w:rsidRDefault="00597630" w:rsidP="00597630">
      <w:r>
        <w:t>El fuego se origina por la interacción entre una fuente de c</w:t>
      </w:r>
      <w:r w:rsidRPr="00916722">
        <w:t>alor,</w:t>
      </w:r>
      <w:r w:rsidR="00916722" w:rsidRPr="00916722">
        <w:rPr>
          <w:lang w:val="es-419"/>
        </w:rPr>
        <w:t xml:space="preserve"> </w:t>
      </w:r>
      <w:r w:rsidR="00916722" w:rsidRPr="00916722">
        <w:rPr>
          <w:rFonts w:cs="Arial"/>
          <w:color w:val="858585"/>
          <w:shd w:val="clear" w:color="auto" w:fill="FFFFFF"/>
        </w:rPr>
        <w:t> </w:t>
      </w:r>
      <w:hyperlink r:id="rId56" w:tgtFrame="_blank" w:history="1">
        <w:r w:rsidR="00916722" w:rsidRPr="00916722">
          <w:rPr>
            <w:rStyle w:val="Hipervnculo"/>
            <w:rFonts w:cs="Arial"/>
            <w:color w:val="1854E0"/>
            <w:shd w:val="clear" w:color="auto" w:fill="FFFFFF"/>
          </w:rPr>
          <w:t>oxígeno</w:t>
        </w:r>
      </w:hyperlink>
      <w:r w:rsidR="00916722" w:rsidRPr="00916722">
        <w:rPr>
          <w:rFonts w:cs="Arial"/>
          <w:color w:val="858585"/>
          <w:shd w:val="clear" w:color="auto" w:fill="FFFFFF"/>
        </w:rPr>
        <w:t> y </w:t>
      </w:r>
      <w:hyperlink r:id="rId57" w:tgtFrame="_blank" w:history="1">
        <w:r w:rsidR="00916722" w:rsidRPr="00916722">
          <w:rPr>
            <w:rStyle w:val="Hipervnculo"/>
            <w:rFonts w:cs="Arial"/>
            <w:color w:val="01C99F"/>
            <w:shd w:val="clear" w:color="auto" w:fill="FFFFFF"/>
          </w:rPr>
          <w:t>combustible</w:t>
        </w:r>
      </w:hyperlink>
      <w:r w:rsidR="00916722" w:rsidRPr="00916722">
        <w:rPr>
          <w:rFonts w:cs="Arial"/>
          <w:color w:val="858585"/>
          <w:shd w:val="clear" w:color="auto" w:fill="FFFFFF"/>
        </w:rPr>
        <w:t>; </w:t>
      </w:r>
      <w:r w:rsidRPr="00916722">
        <w:t xml:space="preserve"> y </w:t>
      </w:r>
      <w:r>
        <w:t xml:space="preserve">su propagación o expansión da origen a los incendios. A medida que avanza la fuente de calor esta va reaccionando con más fuentes combustibles, aumentando el área del incendio y por ende el grado de afectación. El tipo de combustible que interviene en la formación del fuego sirve de clasificador de diferentes tipos de fuego, facilitando su intervención y pronta extinción </w:t>
      </w:r>
      <w:r>
        <w:fldChar w:fldCharType="begin" w:fldLock="1"/>
      </w:r>
      <w:r>
        <w:instrText>ADDIN CSL_CITATION { "citationItems" : [ { "id" : "ITEM-1", "itemData" : { "author" : [ { "dropping-particle" : "", "family" : "L\u00f3pez Gaviria", "given" : "Paula Andrea", "non-dropping-particle" : "", "parse-names" : false, "suffix" : "" }, { "dropping-particle" : "", "family" : "L\u00f3pez L\u00f3pez", "given" : "Cindy Johanna", "non-dropping-particle" : "", "parse-names" : false, "suffix" : "" } ], "id" : "ITEM-1", "issued" : { "date-parts" : [ [ "2016" ] ] }, "page" : "34", "publisher" : "Universidad De Medell\u00edn", "publisher-place" : "Medell\u00edn", "title" : "CURSO DE SEGURIDAD Y SALUD EN EL TRABAJO: Identificaci\u00f3n, preparaci\u00f3n y respuestas ante emergencias", "type" : "article" }, "uris" : [ "http://www.mendeley.com/documents/?uuid=c4067bb9-9819-490a-8e82-fe052408b1f4" ] } ], "mendeley" : { "formattedCitation" : "(L\u00f3pez Gaviria &amp; L\u00f3pez L\u00f3pez, 2016a)", "plainTextFormattedCitation" : "(L\u00f3pez Gaviria &amp; L\u00f3pez L\u00f3pez, 2016a)", "previouslyFormattedCitation" : "(L\u00f3pez Gaviria &amp; L\u00f3pez L\u00f3pez, 2016a)" }, "properties" : { "noteIndex" : 0 }, "schema" : "https://github.com/citation-style-language/schema/raw/master/csl-citation.json" }</w:instrText>
      </w:r>
      <w:r>
        <w:fldChar w:fldCharType="separate"/>
      </w:r>
      <w:r w:rsidRPr="00C23057">
        <w:rPr>
          <w:noProof/>
        </w:rPr>
        <w:t>(López Gaviria &amp; López López, 2016a)</w:t>
      </w:r>
      <w:r>
        <w:fldChar w:fldCharType="end"/>
      </w:r>
      <w: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0"/>
        <w:gridCol w:w="1881"/>
        <w:gridCol w:w="1881"/>
        <w:gridCol w:w="1881"/>
        <w:gridCol w:w="1881"/>
      </w:tblGrid>
      <w:tr w:rsidR="00C06F69" w14:paraId="2F65FC58" w14:textId="77777777" w:rsidTr="00F03596">
        <w:tc>
          <w:tcPr>
            <w:tcW w:w="1880" w:type="dxa"/>
            <w:vAlign w:val="center"/>
          </w:tcPr>
          <w:p w14:paraId="4A344324" w14:textId="0D04DBB7" w:rsidR="00C06F69" w:rsidRDefault="00C06F69" w:rsidP="00F03596">
            <w:pPr>
              <w:jc w:val="center"/>
            </w:pPr>
            <w:r>
              <w:rPr>
                <w:noProof/>
                <w:lang w:val="es-419" w:eastAsia="es-419"/>
              </w:rPr>
              <w:lastRenderedPageBreak/>
              <w:drawing>
                <wp:inline distT="0" distB="0" distL="0" distR="0" wp14:anchorId="0E6DA512" wp14:editId="794230A0">
                  <wp:extent cx="1080000" cy="540000"/>
                  <wp:effectExtent l="0" t="0" r="6350" b="0"/>
                  <wp:docPr id="7219" name="Imagen 7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19" name="act2_1.png"/>
                          <pic:cNvPicPr/>
                        </pic:nvPicPr>
                        <pic:blipFill>
                          <a:blip r:embed="rId58">
                            <a:extLst>
                              <a:ext uri="{28A0092B-C50C-407E-A947-70E740481C1C}">
                                <a14:useLocalDpi xmlns:a14="http://schemas.microsoft.com/office/drawing/2010/main" val="0"/>
                              </a:ext>
                            </a:extLst>
                          </a:blip>
                          <a:stretch>
                            <a:fillRect/>
                          </a:stretch>
                        </pic:blipFill>
                        <pic:spPr>
                          <a:xfrm>
                            <a:off x="0" y="0"/>
                            <a:ext cx="1080000" cy="540000"/>
                          </a:xfrm>
                          <a:prstGeom prst="rect">
                            <a:avLst/>
                          </a:prstGeom>
                        </pic:spPr>
                      </pic:pic>
                    </a:graphicData>
                  </a:graphic>
                </wp:inline>
              </w:drawing>
            </w:r>
          </w:p>
        </w:tc>
        <w:tc>
          <w:tcPr>
            <w:tcW w:w="1881" w:type="dxa"/>
            <w:vAlign w:val="center"/>
          </w:tcPr>
          <w:p w14:paraId="52009A0A" w14:textId="102E5A2D" w:rsidR="00C06F69" w:rsidRDefault="00C06F69" w:rsidP="00F03596">
            <w:pPr>
              <w:jc w:val="center"/>
            </w:pPr>
            <w:r>
              <w:rPr>
                <w:noProof/>
                <w:lang w:val="es-419" w:eastAsia="es-419"/>
              </w:rPr>
              <w:drawing>
                <wp:inline distT="0" distB="0" distL="0" distR="0" wp14:anchorId="5D4619EE" wp14:editId="6A00B43C">
                  <wp:extent cx="1080000" cy="540000"/>
                  <wp:effectExtent l="0" t="0" r="6350" b="0"/>
                  <wp:docPr id="7220" name="Imagen 7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20" name="act2_2.png"/>
                          <pic:cNvPicPr/>
                        </pic:nvPicPr>
                        <pic:blipFill>
                          <a:blip r:embed="rId59">
                            <a:extLst>
                              <a:ext uri="{28A0092B-C50C-407E-A947-70E740481C1C}">
                                <a14:useLocalDpi xmlns:a14="http://schemas.microsoft.com/office/drawing/2010/main" val="0"/>
                              </a:ext>
                            </a:extLst>
                          </a:blip>
                          <a:stretch>
                            <a:fillRect/>
                          </a:stretch>
                        </pic:blipFill>
                        <pic:spPr>
                          <a:xfrm>
                            <a:off x="0" y="0"/>
                            <a:ext cx="1080000" cy="540000"/>
                          </a:xfrm>
                          <a:prstGeom prst="rect">
                            <a:avLst/>
                          </a:prstGeom>
                        </pic:spPr>
                      </pic:pic>
                    </a:graphicData>
                  </a:graphic>
                </wp:inline>
              </w:drawing>
            </w:r>
          </w:p>
        </w:tc>
        <w:tc>
          <w:tcPr>
            <w:tcW w:w="1881" w:type="dxa"/>
            <w:vAlign w:val="center"/>
          </w:tcPr>
          <w:p w14:paraId="7C2242ED" w14:textId="514993B2" w:rsidR="00C06F69" w:rsidRDefault="00C06F69" w:rsidP="00F03596">
            <w:pPr>
              <w:jc w:val="center"/>
            </w:pPr>
            <w:r>
              <w:rPr>
                <w:noProof/>
                <w:lang w:val="es-419" w:eastAsia="es-419"/>
              </w:rPr>
              <w:drawing>
                <wp:inline distT="0" distB="0" distL="0" distR="0" wp14:anchorId="0EB3E377" wp14:editId="4A330299">
                  <wp:extent cx="1080000" cy="540000"/>
                  <wp:effectExtent l="0" t="0" r="6350" b="0"/>
                  <wp:docPr id="7221" name="Imagen 7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21" name="act2_3.png"/>
                          <pic:cNvPicPr/>
                        </pic:nvPicPr>
                        <pic:blipFill>
                          <a:blip r:embed="rId60">
                            <a:extLst>
                              <a:ext uri="{28A0092B-C50C-407E-A947-70E740481C1C}">
                                <a14:useLocalDpi xmlns:a14="http://schemas.microsoft.com/office/drawing/2010/main" val="0"/>
                              </a:ext>
                            </a:extLst>
                          </a:blip>
                          <a:stretch>
                            <a:fillRect/>
                          </a:stretch>
                        </pic:blipFill>
                        <pic:spPr>
                          <a:xfrm>
                            <a:off x="0" y="0"/>
                            <a:ext cx="1080000" cy="540000"/>
                          </a:xfrm>
                          <a:prstGeom prst="rect">
                            <a:avLst/>
                          </a:prstGeom>
                        </pic:spPr>
                      </pic:pic>
                    </a:graphicData>
                  </a:graphic>
                </wp:inline>
              </w:drawing>
            </w:r>
          </w:p>
        </w:tc>
        <w:tc>
          <w:tcPr>
            <w:tcW w:w="1881" w:type="dxa"/>
            <w:vAlign w:val="center"/>
          </w:tcPr>
          <w:p w14:paraId="6BB7EB23" w14:textId="77777777" w:rsidR="00C06F69" w:rsidRDefault="00C06F69" w:rsidP="00F03596">
            <w:pPr>
              <w:jc w:val="center"/>
            </w:pPr>
            <w:r>
              <w:rPr>
                <w:noProof/>
                <w:lang w:val="es-419" w:eastAsia="es-419"/>
              </w:rPr>
              <w:drawing>
                <wp:inline distT="0" distB="0" distL="0" distR="0" wp14:anchorId="0F867526" wp14:editId="4B9167D0">
                  <wp:extent cx="1080000" cy="540000"/>
                  <wp:effectExtent l="0" t="0" r="6350" b="0"/>
                  <wp:docPr id="7222" name="Imagen 7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22" name="act2_4.png"/>
                          <pic:cNvPicPr/>
                        </pic:nvPicPr>
                        <pic:blipFill>
                          <a:blip r:embed="rId61">
                            <a:extLst>
                              <a:ext uri="{28A0092B-C50C-407E-A947-70E740481C1C}">
                                <a14:useLocalDpi xmlns:a14="http://schemas.microsoft.com/office/drawing/2010/main" val="0"/>
                              </a:ext>
                            </a:extLst>
                          </a:blip>
                          <a:stretch>
                            <a:fillRect/>
                          </a:stretch>
                        </pic:blipFill>
                        <pic:spPr>
                          <a:xfrm>
                            <a:off x="0" y="0"/>
                            <a:ext cx="1080000" cy="540000"/>
                          </a:xfrm>
                          <a:prstGeom prst="rect">
                            <a:avLst/>
                          </a:prstGeom>
                        </pic:spPr>
                      </pic:pic>
                    </a:graphicData>
                  </a:graphic>
                </wp:inline>
              </w:drawing>
            </w:r>
          </w:p>
        </w:tc>
        <w:tc>
          <w:tcPr>
            <w:tcW w:w="1881" w:type="dxa"/>
            <w:vAlign w:val="center"/>
          </w:tcPr>
          <w:p w14:paraId="496E815F" w14:textId="54C32AF3" w:rsidR="00C06F69" w:rsidRDefault="00C06F69" w:rsidP="00F03596">
            <w:pPr>
              <w:jc w:val="center"/>
            </w:pPr>
            <w:r>
              <w:rPr>
                <w:noProof/>
                <w:lang w:val="es-419" w:eastAsia="es-419"/>
              </w:rPr>
              <w:drawing>
                <wp:inline distT="0" distB="0" distL="0" distR="0" wp14:anchorId="5E537E3F" wp14:editId="74B40D9F">
                  <wp:extent cx="1080000" cy="702000"/>
                  <wp:effectExtent l="0" t="0" r="6350" b="3175"/>
                  <wp:docPr id="7223" name="Imagen 7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23" name="act2_5.png"/>
                          <pic:cNvPicPr/>
                        </pic:nvPicPr>
                        <pic:blipFill>
                          <a:blip r:embed="rId62">
                            <a:extLst>
                              <a:ext uri="{28A0092B-C50C-407E-A947-70E740481C1C}">
                                <a14:useLocalDpi xmlns:a14="http://schemas.microsoft.com/office/drawing/2010/main" val="0"/>
                              </a:ext>
                            </a:extLst>
                          </a:blip>
                          <a:stretch>
                            <a:fillRect/>
                          </a:stretch>
                        </pic:blipFill>
                        <pic:spPr>
                          <a:xfrm>
                            <a:off x="0" y="0"/>
                            <a:ext cx="1080000" cy="702000"/>
                          </a:xfrm>
                          <a:prstGeom prst="rect">
                            <a:avLst/>
                          </a:prstGeom>
                        </pic:spPr>
                      </pic:pic>
                    </a:graphicData>
                  </a:graphic>
                </wp:inline>
              </w:drawing>
            </w:r>
          </w:p>
        </w:tc>
      </w:tr>
    </w:tbl>
    <w:p w14:paraId="473327A7" w14:textId="7A10FAB7" w:rsidR="00597630" w:rsidRDefault="00C06F69" w:rsidP="00C06F69">
      <w:pPr>
        <w:pStyle w:val="pie"/>
      </w:pPr>
      <w:r>
        <w:rPr>
          <w:b/>
          <w:bCs/>
          <w:shd w:val="clear" w:color="auto" w:fill="FFFFFF"/>
        </w:rPr>
        <w:t>Imagen 8. </w:t>
      </w:r>
      <w:r>
        <w:rPr>
          <w:shd w:val="clear" w:color="auto" w:fill="FFFFFF"/>
        </w:rPr>
        <w:t>Clases de fuego.</w:t>
      </w:r>
      <w:r>
        <w:br/>
      </w:r>
      <w:r>
        <w:rPr>
          <w:rStyle w:val="Textoennegrita"/>
          <w:rFonts w:ascii="Arial" w:hAnsi="Arial" w:cs="Arial"/>
          <w:color w:val="444444"/>
          <w:sz w:val="18"/>
          <w:szCs w:val="18"/>
          <w:shd w:val="clear" w:color="auto" w:fill="FFFFFF"/>
        </w:rPr>
        <w:t>Recuperado de: </w:t>
      </w:r>
      <w:r>
        <w:rPr>
          <w:shd w:val="clear" w:color="auto" w:fill="FFFFFF"/>
        </w:rPr>
        <w:t>Identificación, preparación y respuestas ante emergencias, (2017)</w:t>
      </w:r>
    </w:p>
    <w:p w14:paraId="0FBDBC1D" w14:textId="77777777" w:rsidR="00597630" w:rsidRDefault="00597630" w:rsidP="007107A8"/>
    <w:tbl>
      <w:tblPr>
        <w:tblStyle w:val="Tablaconcuadrcula"/>
        <w:tblW w:w="5000" w:type="pct"/>
        <w:tblBorders>
          <w:top w:val="single" w:sz="8" w:space="0" w:color="009999"/>
          <w:left w:val="single" w:sz="8" w:space="0" w:color="009999"/>
          <w:bottom w:val="single" w:sz="8" w:space="0" w:color="009999"/>
          <w:right w:val="single" w:sz="8" w:space="0" w:color="009999"/>
          <w:insideH w:val="single" w:sz="8" w:space="0" w:color="009999"/>
          <w:insideV w:val="single" w:sz="8" w:space="0" w:color="009999"/>
        </w:tblBorders>
        <w:tblLook w:val="04A0" w:firstRow="1" w:lastRow="0" w:firstColumn="1" w:lastColumn="0" w:noHBand="0" w:noVBand="1"/>
      </w:tblPr>
      <w:tblGrid>
        <w:gridCol w:w="3536"/>
        <w:gridCol w:w="5848"/>
      </w:tblGrid>
      <w:tr w:rsidR="00597630" w14:paraId="586C0E09" w14:textId="77777777" w:rsidTr="007107A8">
        <w:tc>
          <w:tcPr>
            <w:tcW w:w="1884" w:type="pct"/>
          </w:tcPr>
          <w:p w14:paraId="7CE65157" w14:textId="09843BD3" w:rsidR="00597630" w:rsidRPr="00453DFC" w:rsidRDefault="00597630" w:rsidP="00867286">
            <w:pPr>
              <w:jc w:val="center"/>
              <w:rPr>
                <w:b/>
              </w:rPr>
            </w:pPr>
          </w:p>
        </w:tc>
        <w:tc>
          <w:tcPr>
            <w:tcW w:w="3116" w:type="pct"/>
          </w:tcPr>
          <w:p w14:paraId="2ACB6846" w14:textId="77777777" w:rsidR="00597630" w:rsidRPr="00453DFC" w:rsidRDefault="00597630" w:rsidP="00867286">
            <w:pPr>
              <w:jc w:val="center"/>
              <w:rPr>
                <w:b/>
              </w:rPr>
            </w:pPr>
            <w:r>
              <w:rPr>
                <w:b/>
              </w:rPr>
              <w:t>Descripción</w:t>
            </w:r>
          </w:p>
        </w:tc>
      </w:tr>
      <w:tr w:rsidR="00597630" w14:paraId="4DFE8275" w14:textId="77777777" w:rsidTr="007107A8">
        <w:tc>
          <w:tcPr>
            <w:tcW w:w="1884" w:type="pct"/>
            <w:vAlign w:val="center"/>
          </w:tcPr>
          <w:p w14:paraId="4463497C" w14:textId="6084FD25" w:rsidR="00597630" w:rsidRPr="00E06377" w:rsidRDefault="00597630" w:rsidP="00C06F69">
            <w:pPr>
              <w:jc w:val="left"/>
            </w:pPr>
            <w:r>
              <w:rPr>
                <w:noProof/>
                <w:lang w:val="es-419" w:eastAsia="es-419"/>
              </w:rPr>
              <w:drawing>
                <wp:inline distT="0" distB="0" distL="0" distR="0" wp14:anchorId="3CF78479" wp14:editId="23CA92BB">
                  <wp:extent cx="1800000" cy="1020176"/>
                  <wp:effectExtent l="0" t="0" r="0" b="889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Fuego clase a"/>
                          <pic:cNvPicPr>
                            <a:picLocks noChangeAspect="1" noChangeArrowheads="1"/>
                          </pic:cNvPicPr>
                        </pic:nvPicPr>
                        <pic:blipFill>
                          <a:blip r:embed="rId63" cstate="print">
                            <a:extLst>
                              <a:ext uri="{28A0092B-C50C-407E-A947-70E740481C1C}">
                                <a14:useLocalDpi xmlns:a14="http://schemas.microsoft.com/office/drawing/2010/main" val="0"/>
                              </a:ext>
                            </a:extLst>
                          </a:blip>
                          <a:stretch>
                            <a:fillRect/>
                          </a:stretch>
                        </pic:blipFill>
                        <pic:spPr bwMode="auto">
                          <a:xfrm>
                            <a:off x="0" y="0"/>
                            <a:ext cx="1800000" cy="102017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116" w:type="pct"/>
          </w:tcPr>
          <w:p w14:paraId="3006E833" w14:textId="77777777" w:rsidR="00597630" w:rsidRDefault="00597630" w:rsidP="00867286">
            <w:pPr>
              <w:rPr>
                <w:b/>
              </w:rPr>
            </w:pPr>
            <w:r>
              <w:rPr>
                <w:b/>
              </w:rPr>
              <w:t>Fuego de la clase A</w:t>
            </w:r>
          </w:p>
          <w:p w14:paraId="5FCD1A29" w14:textId="77777777" w:rsidR="00597630" w:rsidRPr="00E06377" w:rsidRDefault="00597630" w:rsidP="00867286">
            <w:pPr>
              <w:rPr>
                <w:b/>
              </w:rPr>
            </w:pPr>
            <w:r w:rsidRPr="00453DFC">
              <w:rPr>
                <w:b/>
              </w:rPr>
              <w:t>Fuente</w:t>
            </w:r>
          </w:p>
          <w:p w14:paraId="5A717767" w14:textId="77777777" w:rsidR="00597630" w:rsidRDefault="00597630" w:rsidP="00867286">
            <w:r>
              <w:t>Son los que se forman cuando materiales como la madera, textiles, papel, carbón, plásticos y otros materiales solidos reaccionan con calor.</w:t>
            </w:r>
          </w:p>
        </w:tc>
      </w:tr>
      <w:tr w:rsidR="00597630" w14:paraId="597E6EEE" w14:textId="77777777" w:rsidTr="007107A8">
        <w:tc>
          <w:tcPr>
            <w:tcW w:w="1884" w:type="pct"/>
            <w:vAlign w:val="center"/>
          </w:tcPr>
          <w:p w14:paraId="37DFACC1" w14:textId="40916DFE" w:rsidR="00597630" w:rsidRDefault="00597630" w:rsidP="00C06F69">
            <w:pPr>
              <w:jc w:val="left"/>
            </w:pPr>
            <w:r>
              <w:rPr>
                <w:noProof/>
                <w:lang w:val="es-419" w:eastAsia="es-419"/>
              </w:rPr>
              <w:drawing>
                <wp:inline distT="0" distB="0" distL="0" distR="0" wp14:anchorId="21ECDFA6" wp14:editId="7BC620D9">
                  <wp:extent cx="1800000" cy="1079500"/>
                  <wp:effectExtent l="0" t="0" r="0" b="6350"/>
                  <wp:docPr id="55" name="Imagen 55"/>
                  <wp:cNvGraphicFramePr/>
                  <a:graphic xmlns:a="http://schemas.openxmlformats.org/drawingml/2006/main">
                    <a:graphicData uri="http://schemas.openxmlformats.org/drawingml/2006/picture">
                      <pic:pic xmlns:pic="http://schemas.openxmlformats.org/drawingml/2006/picture">
                        <pic:nvPicPr>
                          <pic:cNvPr id="55" name="Imagen 55"/>
                          <pic:cNvPicPr/>
                        </pic:nvPicPr>
                        <pic:blipFill>
                          <a:blip r:embed="rId64" cstate="print">
                            <a:extLst>
                              <a:ext uri="{28A0092B-C50C-407E-A947-70E740481C1C}">
                                <a14:useLocalDpi xmlns:a14="http://schemas.microsoft.com/office/drawing/2010/main" val="0"/>
                              </a:ext>
                            </a:extLst>
                          </a:blip>
                          <a:stretch>
                            <a:fillRect/>
                          </a:stretch>
                        </pic:blipFill>
                        <pic:spPr bwMode="auto">
                          <a:xfrm>
                            <a:off x="0" y="0"/>
                            <a:ext cx="1800000" cy="10795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116" w:type="pct"/>
          </w:tcPr>
          <w:p w14:paraId="1AF33152" w14:textId="77777777" w:rsidR="00597630" w:rsidRDefault="00597630" w:rsidP="00867286">
            <w:pPr>
              <w:rPr>
                <w:b/>
              </w:rPr>
            </w:pPr>
            <w:r>
              <w:rPr>
                <w:b/>
              </w:rPr>
              <w:t>Fuego de la clase B</w:t>
            </w:r>
          </w:p>
          <w:p w14:paraId="6E80A5B9" w14:textId="77777777" w:rsidR="00597630" w:rsidRPr="00E06377" w:rsidRDefault="00597630" w:rsidP="00867286">
            <w:pPr>
              <w:rPr>
                <w:b/>
              </w:rPr>
            </w:pPr>
            <w:r w:rsidRPr="00453DFC">
              <w:rPr>
                <w:b/>
              </w:rPr>
              <w:t>Fuente</w:t>
            </w:r>
          </w:p>
          <w:p w14:paraId="5862986D" w14:textId="77777777" w:rsidR="00597630" w:rsidRDefault="00597630" w:rsidP="00867286">
            <w:r>
              <w:t>S</w:t>
            </w:r>
            <w:r w:rsidRPr="00BF3044">
              <w:t>on oc</w:t>
            </w:r>
            <w:r w:rsidRPr="00523063">
              <w:t>asionados por sustancias liquidas, tales como aceites, hidrocarburos</w:t>
            </w:r>
            <w:r>
              <w:t>, pinturas, gases, ceras, lacas, alquitrán y muchos otros más.</w:t>
            </w:r>
          </w:p>
        </w:tc>
      </w:tr>
      <w:tr w:rsidR="00597630" w14:paraId="2E8131A1" w14:textId="77777777" w:rsidTr="007107A8">
        <w:tc>
          <w:tcPr>
            <w:tcW w:w="1884" w:type="pct"/>
            <w:vAlign w:val="center"/>
          </w:tcPr>
          <w:p w14:paraId="6272786D" w14:textId="72CA0515" w:rsidR="00597630" w:rsidRDefault="00597630" w:rsidP="00C06F69">
            <w:pPr>
              <w:jc w:val="left"/>
            </w:pPr>
            <w:r>
              <w:rPr>
                <w:noProof/>
                <w:lang w:val="es-419" w:eastAsia="es-419"/>
              </w:rPr>
              <w:drawing>
                <wp:inline distT="0" distB="0" distL="0" distR="0" wp14:anchorId="75A50A40" wp14:editId="11AF8E92">
                  <wp:extent cx="1800000" cy="1079500"/>
                  <wp:effectExtent l="0" t="0" r="0" b="6350"/>
                  <wp:docPr id="54" name="Imagen 54"/>
                  <wp:cNvGraphicFramePr/>
                  <a:graphic xmlns:a="http://schemas.openxmlformats.org/drawingml/2006/main">
                    <a:graphicData uri="http://schemas.openxmlformats.org/drawingml/2006/picture">
                      <pic:pic xmlns:pic="http://schemas.openxmlformats.org/drawingml/2006/picture">
                        <pic:nvPicPr>
                          <pic:cNvPr id="54" name="Imagen 54"/>
                          <pic:cNvPicPr/>
                        </pic:nvPicPr>
                        <pic:blipFill>
                          <a:blip r:embed="rId65" cstate="print">
                            <a:extLst>
                              <a:ext uri="{28A0092B-C50C-407E-A947-70E740481C1C}">
                                <a14:useLocalDpi xmlns:a14="http://schemas.microsoft.com/office/drawing/2010/main" val="0"/>
                              </a:ext>
                            </a:extLst>
                          </a:blip>
                          <a:stretch>
                            <a:fillRect/>
                          </a:stretch>
                        </pic:blipFill>
                        <pic:spPr bwMode="auto">
                          <a:xfrm>
                            <a:off x="0" y="0"/>
                            <a:ext cx="1800000" cy="10795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116" w:type="pct"/>
          </w:tcPr>
          <w:p w14:paraId="5C82D0E0" w14:textId="77777777" w:rsidR="00597630" w:rsidRDefault="00597630" w:rsidP="00867286">
            <w:pPr>
              <w:rPr>
                <w:b/>
              </w:rPr>
            </w:pPr>
            <w:r>
              <w:rPr>
                <w:b/>
              </w:rPr>
              <w:t>Fuego de la clase C</w:t>
            </w:r>
          </w:p>
          <w:p w14:paraId="48F8F209" w14:textId="77777777" w:rsidR="00597630" w:rsidRPr="00E06377" w:rsidRDefault="00597630" w:rsidP="00867286">
            <w:pPr>
              <w:rPr>
                <w:b/>
              </w:rPr>
            </w:pPr>
            <w:r w:rsidRPr="00453DFC">
              <w:rPr>
                <w:b/>
              </w:rPr>
              <w:t>Fuente</w:t>
            </w:r>
          </w:p>
          <w:p w14:paraId="116A1A57" w14:textId="77777777" w:rsidR="00597630" w:rsidRDefault="00597630" w:rsidP="00867286">
            <w:r>
              <w:t>Estos son causados por aparatos o equipos eléctricos, tales como motores, transformadores, conexiones eléctricas  y electrodomésticos, entre otros</w:t>
            </w:r>
          </w:p>
        </w:tc>
      </w:tr>
      <w:tr w:rsidR="00597630" w14:paraId="375C368C" w14:textId="77777777" w:rsidTr="007107A8">
        <w:tc>
          <w:tcPr>
            <w:tcW w:w="1884" w:type="pct"/>
            <w:vAlign w:val="center"/>
          </w:tcPr>
          <w:p w14:paraId="2D59C5E8" w14:textId="074E2A64" w:rsidR="00597630" w:rsidRDefault="00597630" w:rsidP="00C06F69">
            <w:pPr>
              <w:jc w:val="left"/>
            </w:pPr>
            <w:r>
              <w:rPr>
                <w:noProof/>
                <w:lang w:val="es-419" w:eastAsia="es-419"/>
              </w:rPr>
              <w:drawing>
                <wp:inline distT="0" distB="0" distL="0" distR="0" wp14:anchorId="7666CEE8" wp14:editId="20584A9E">
                  <wp:extent cx="1800000" cy="1079500"/>
                  <wp:effectExtent l="0" t="0" r="0" b="6350"/>
                  <wp:docPr id="7187" name="Imagen 7187"/>
                  <wp:cNvGraphicFramePr/>
                  <a:graphic xmlns:a="http://schemas.openxmlformats.org/drawingml/2006/main">
                    <a:graphicData uri="http://schemas.openxmlformats.org/drawingml/2006/picture">
                      <pic:pic xmlns:pic="http://schemas.openxmlformats.org/drawingml/2006/picture">
                        <pic:nvPicPr>
                          <pic:cNvPr id="7187" name="Imagen 7187"/>
                          <pic:cNvPicPr/>
                        </pic:nvPicPr>
                        <pic:blipFill>
                          <a:blip r:embed="rId66" cstate="print">
                            <a:extLst>
                              <a:ext uri="{28A0092B-C50C-407E-A947-70E740481C1C}">
                                <a14:useLocalDpi xmlns:a14="http://schemas.microsoft.com/office/drawing/2010/main" val="0"/>
                              </a:ext>
                            </a:extLst>
                          </a:blip>
                          <a:stretch>
                            <a:fillRect/>
                          </a:stretch>
                        </pic:blipFill>
                        <pic:spPr bwMode="auto">
                          <a:xfrm>
                            <a:off x="0" y="0"/>
                            <a:ext cx="1800000" cy="1079500"/>
                          </a:xfrm>
                          <a:prstGeom prst="rect">
                            <a:avLst/>
                          </a:prstGeom>
                          <a:noFill/>
                          <a:ln>
                            <a:noFill/>
                          </a:ln>
                        </pic:spPr>
                      </pic:pic>
                    </a:graphicData>
                  </a:graphic>
                </wp:inline>
              </w:drawing>
            </w:r>
          </w:p>
        </w:tc>
        <w:tc>
          <w:tcPr>
            <w:tcW w:w="3116" w:type="pct"/>
          </w:tcPr>
          <w:p w14:paraId="680A15A4" w14:textId="77777777" w:rsidR="00597630" w:rsidRDefault="00597630" w:rsidP="00867286">
            <w:pPr>
              <w:rPr>
                <w:b/>
              </w:rPr>
            </w:pPr>
            <w:r>
              <w:rPr>
                <w:b/>
              </w:rPr>
              <w:t>Fuego de la clase D</w:t>
            </w:r>
          </w:p>
          <w:p w14:paraId="5839CC63" w14:textId="77777777" w:rsidR="00597630" w:rsidRPr="00E06377" w:rsidRDefault="00597630" w:rsidP="00867286">
            <w:pPr>
              <w:rPr>
                <w:b/>
              </w:rPr>
            </w:pPr>
            <w:r w:rsidRPr="00453DFC">
              <w:rPr>
                <w:b/>
              </w:rPr>
              <w:t>Fuente</w:t>
            </w:r>
          </w:p>
          <w:p w14:paraId="3C62DA44" w14:textId="77777777" w:rsidR="00597630" w:rsidRDefault="00597630" w:rsidP="00867286">
            <w:r>
              <w:t xml:space="preserve">En los incendios ocasionados por fuego de clase D están involucrados metales como el aluminio, potasio, magnesio, titanio, sodio, etc. </w:t>
            </w:r>
          </w:p>
        </w:tc>
      </w:tr>
      <w:tr w:rsidR="00597630" w14:paraId="46C0D577" w14:textId="77777777" w:rsidTr="007107A8">
        <w:tc>
          <w:tcPr>
            <w:tcW w:w="1884" w:type="pct"/>
            <w:vAlign w:val="center"/>
          </w:tcPr>
          <w:p w14:paraId="67A57C83" w14:textId="77777777" w:rsidR="00597630" w:rsidRDefault="00597630" w:rsidP="00C06F69">
            <w:pPr>
              <w:jc w:val="left"/>
            </w:pPr>
            <w:r>
              <w:rPr>
                <w:noProof/>
                <w:lang w:val="es-419" w:eastAsia="es-419"/>
              </w:rPr>
              <w:drawing>
                <wp:inline distT="0" distB="0" distL="0" distR="0" wp14:anchorId="1FF24925" wp14:editId="6ED66A95">
                  <wp:extent cx="1800000" cy="1079500"/>
                  <wp:effectExtent l="0" t="0" r="0" b="6350"/>
                  <wp:docPr id="7188" name="Imagen 7188"/>
                  <wp:cNvGraphicFramePr/>
                  <a:graphic xmlns:a="http://schemas.openxmlformats.org/drawingml/2006/main">
                    <a:graphicData uri="http://schemas.openxmlformats.org/drawingml/2006/picture">
                      <pic:pic xmlns:pic="http://schemas.openxmlformats.org/drawingml/2006/picture">
                        <pic:nvPicPr>
                          <pic:cNvPr id="7188" name="Imagen 7188"/>
                          <pic:cNvPicPr/>
                        </pic:nvPicPr>
                        <pic:blipFill>
                          <a:blip r:embed="rId67" cstate="print">
                            <a:extLst>
                              <a:ext uri="{28A0092B-C50C-407E-A947-70E740481C1C}">
                                <a14:useLocalDpi xmlns:a14="http://schemas.microsoft.com/office/drawing/2010/main" val="0"/>
                              </a:ext>
                            </a:extLst>
                          </a:blip>
                          <a:stretch>
                            <a:fillRect/>
                          </a:stretch>
                        </pic:blipFill>
                        <pic:spPr bwMode="auto">
                          <a:xfrm>
                            <a:off x="0" y="0"/>
                            <a:ext cx="1800000" cy="10795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116" w:type="pct"/>
          </w:tcPr>
          <w:p w14:paraId="52A69DC2" w14:textId="77777777" w:rsidR="00597630" w:rsidRDefault="00597630" w:rsidP="00867286">
            <w:pPr>
              <w:rPr>
                <w:b/>
              </w:rPr>
            </w:pPr>
            <w:r>
              <w:rPr>
                <w:b/>
              </w:rPr>
              <w:t>Fuego de la clase K</w:t>
            </w:r>
          </w:p>
          <w:p w14:paraId="3B9A5BA9" w14:textId="77777777" w:rsidR="00597630" w:rsidRPr="00E06377" w:rsidRDefault="00597630" w:rsidP="00867286">
            <w:pPr>
              <w:rPr>
                <w:b/>
              </w:rPr>
            </w:pPr>
            <w:r w:rsidRPr="00453DFC">
              <w:rPr>
                <w:b/>
              </w:rPr>
              <w:t>Fuente</w:t>
            </w:r>
          </w:p>
          <w:p w14:paraId="2BBB2D2D" w14:textId="77777777" w:rsidR="00597630" w:rsidRDefault="00597630" w:rsidP="00867286">
            <w:pPr>
              <w:keepNext/>
            </w:pPr>
            <w:r>
              <w:t xml:space="preserve">Los </w:t>
            </w:r>
            <w:r w:rsidRPr="00523063">
              <w:t>aceites de cocina y</w:t>
            </w:r>
            <w:r>
              <w:t xml:space="preserve"> grasas animales y vegetales que se usan con frecuencia en la cocina son los causantes de este tipo de fuego.</w:t>
            </w:r>
          </w:p>
        </w:tc>
      </w:tr>
    </w:tbl>
    <w:p w14:paraId="6EC9FFF5" w14:textId="77777777" w:rsidR="00597630" w:rsidRDefault="00597630" w:rsidP="00597630"/>
    <w:p w14:paraId="566D5004" w14:textId="77777777" w:rsidR="00597630" w:rsidRDefault="00597630" w:rsidP="00597630">
      <w:r>
        <w:t xml:space="preserve">Para prevenir los incendios o atacarlos, en caso que suceda, hay diferentes estrategias y para ello es necesario el uso de extintores especiales para cada tipo de fuego. </w:t>
      </w:r>
    </w:p>
    <w:p w14:paraId="3AA38697" w14:textId="77777777" w:rsidR="00597630" w:rsidRDefault="00597630" w:rsidP="00597630">
      <w:r>
        <w:lastRenderedPageBreak/>
        <w:t>Primero, para prevenir los incendios dentro de las instalaciones del laboratorio es importante que se tenga en cuenta las normas y reglas de almacenamiento de los reactivos, además, de los procesos de manipulación de estos, respecto a los demás materiales, por ejemplo, superficies de manera, aluminio u otro material, recipientes de plástico, aluminio y vidrio. Durante el diseño del espacio se debe tener en cuenta el aislamiento de las instalaciones eléctricas y la calidad del sistema de conexión entre estas y los equipos.</w:t>
      </w:r>
    </w:p>
    <w:p w14:paraId="783434F2" w14:textId="77777777" w:rsidR="00597630" w:rsidRDefault="00597630" w:rsidP="00597630">
      <w:r>
        <w:t>Por otro lado, el uso y mantenimiento de los extintores se deber hacer según lo estipulado por la ley, en los laboratorios se recomienda que los extintores sean multipropósito y que cada una de las áreas de trabajo tenga su respectivo extintor.</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56"/>
        <w:gridCol w:w="6966"/>
      </w:tblGrid>
      <w:tr w:rsidR="00236827" w14:paraId="63CDDB3D" w14:textId="77777777" w:rsidTr="00F03596">
        <w:trPr>
          <w:jc w:val="center"/>
        </w:trPr>
        <w:tc>
          <w:tcPr>
            <w:tcW w:w="1256" w:type="dxa"/>
            <w:vMerge w:val="restart"/>
          </w:tcPr>
          <w:p w14:paraId="0392314F" w14:textId="77777777" w:rsidR="00236827" w:rsidRDefault="00236827" w:rsidP="00E02E15">
            <w:pPr>
              <w:jc w:val="center"/>
            </w:pPr>
            <w:r>
              <w:object w:dxaOrig="1755" w:dyaOrig="1515" w14:anchorId="538DD787">
                <v:shape id="_x0000_i1034" type="#_x0000_t75" style="width:57pt;height:49.5pt" o:ole="">
                  <v:imagedata r:id="rId41" o:title=""/>
                </v:shape>
                <o:OLEObject Type="Embed" ProgID="PBrush" ShapeID="_x0000_i1034" DrawAspect="Content" ObjectID="_1592802822" r:id="rId68"/>
              </w:object>
            </w:r>
          </w:p>
        </w:tc>
        <w:tc>
          <w:tcPr>
            <w:tcW w:w="6966" w:type="dxa"/>
          </w:tcPr>
          <w:p w14:paraId="1A7A6052" w14:textId="76E58B0A" w:rsidR="00236827" w:rsidRPr="00F03596" w:rsidRDefault="00F03596" w:rsidP="00E02E15">
            <w:pPr>
              <w:rPr>
                <w:b/>
                <w:color w:val="DA0D15"/>
                <w:lang w:val="es-419"/>
              </w:rPr>
            </w:pPr>
            <w:r w:rsidRPr="00F03596">
              <w:rPr>
                <w:b/>
                <w:color w:val="DA0D15"/>
              </w:rPr>
              <w:t>Tener en cuenta</w:t>
            </w:r>
            <w:r>
              <w:rPr>
                <w:b/>
                <w:color w:val="DA0D15"/>
                <w:lang w:val="es-419"/>
              </w:rPr>
              <w:t>…</w:t>
            </w:r>
          </w:p>
        </w:tc>
      </w:tr>
      <w:tr w:rsidR="00236827" w14:paraId="540F389A" w14:textId="77777777" w:rsidTr="00F03596">
        <w:trPr>
          <w:jc w:val="center"/>
        </w:trPr>
        <w:tc>
          <w:tcPr>
            <w:tcW w:w="1256" w:type="dxa"/>
            <w:vMerge/>
          </w:tcPr>
          <w:p w14:paraId="6B60AEDD" w14:textId="77777777" w:rsidR="00236827" w:rsidRDefault="00236827" w:rsidP="00E02E15"/>
        </w:tc>
        <w:tc>
          <w:tcPr>
            <w:tcW w:w="6966" w:type="dxa"/>
          </w:tcPr>
          <w:p w14:paraId="77215037" w14:textId="77777777" w:rsidR="00236827" w:rsidRDefault="00236827" w:rsidP="00E02E15">
            <w:r w:rsidRPr="00081130">
              <w:rPr>
                <w:noProof/>
                <w:lang w:val="es-419" w:eastAsia="es-419"/>
              </w:rPr>
              <w:drawing>
                <wp:inline distT="0" distB="0" distL="0" distR="0" wp14:anchorId="7786BF21" wp14:editId="1F74D906">
                  <wp:extent cx="4320000" cy="77864"/>
                  <wp:effectExtent l="0" t="0" r="0" b="0"/>
                  <wp:docPr id="7208" name="Imagen 7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320000" cy="77864"/>
                          </a:xfrm>
                          <a:prstGeom prst="rect">
                            <a:avLst/>
                          </a:prstGeom>
                        </pic:spPr>
                      </pic:pic>
                    </a:graphicData>
                  </a:graphic>
                </wp:inline>
              </w:drawing>
            </w:r>
          </w:p>
        </w:tc>
      </w:tr>
      <w:tr w:rsidR="00236827" w14:paraId="3D021200" w14:textId="77777777" w:rsidTr="00F03596">
        <w:trPr>
          <w:jc w:val="center"/>
        </w:trPr>
        <w:tc>
          <w:tcPr>
            <w:tcW w:w="1256" w:type="dxa"/>
            <w:vMerge/>
          </w:tcPr>
          <w:p w14:paraId="66FB5811" w14:textId="77777777" w:rsidR="00236827" w:rsidRDefault="00236827" w:rsidP="00E02E15"/>
        </w:tc>
        <w:tc>
          <w:tcPr>
            <w:tcW w:w="6966" w:type="dxa"/>
          </w:tcPr>
          <w:p w14:paraId="4CB7AA03" w14:textId="436B6389" w:rsidR="00236827" w:rsidRDefault="00F03596" w:rsidP="00F03596">
            <w:pPr>
              <w:pStyle w:val="box2"/>
            </w:pPr>
            <w:r w:rsidRPr="00F03596">
              <w:t>Los extintores son instrumentos para combatir los incendios en etapa inicial y los fuegos pequeños, la función del extintor es la extinción de fuegos iniciales o principios de fuegos llamados conatos.</w:t>
            </w:r>
          </w:p>
        </w:tc>
      </w:tr>
      <w:tr w:rsidR="00236827" w14:paraId="20444E90" w14:textId="77777777" w:rsidTr="00F03596">
        <w:trPr>
          <w:jc w:val="center"/>
        </w:trPr>
        <w:tc>
          <w:tcPr>
            <w:tcW w:w="1256" w:type="dxa"/>
            <w:vMerge/>
          </w:tcPr>
          <w:p w14:paraId="13796CD5" w14:textId="77777777" w:rsidR="00236827" w:rsidRDefault="00236827" w:rsidP="00E02E15"/>
        </w:tc>
        <w:tc>
          <w:tcPr>
            <w:tcW w:w="6966" w:type="dxa"/>
          </w:tcPr>
          <w:p w14:paraId="3450F142" w14:textId="77777777" w:rsidR="00236827" w:rsidRDefault="00236827" w:rsidP="00E02E15">
            <w:r>
              <w:rPr>
                <w:noProof/>
                <w:lang w:val="es-419" w:eastAsia="es-419"/>
              </w:rPr>
              <w:drawing>
                <wp:inline distT="0" distB="0" distL="0" distR="0" wp14:anchorId="6D20A3E5" wp14:editId="75060063">
                  <wp:extent cx="4320000" cy="77864"/>
                  <wp:effectExtent l="0" t="0" r="0" b="0"/>
                  <wp:docPr id="7209" name="Imagen 7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320000" cy="77864"/>
                          </a:xfrm>
                          <a:prstGeom prst="rect">
                            <a:avLst/>
                          </a:prstGeom>
                        </pic:spPr>
                      </pic:pic>
                    </a:graphicData>
                  </a:graphic>
                </wp:inline>
              </w:drawing>
            </w:r>
          </w:p>
        </w:tc>
      </w:tr>
    </w:tbl>
    <w:p w14:paraId="05E02CFE" w14:textId="77777777" w:rsidR="00597630" w:rsidRDefault="00597630" w:rsidP="00597630"/>
    <w:p w14:paraId="2E0FD040" w14:textId="77777777" w:rsidR="00597630" w:rsidRPr="00FB3CE2" w:rsidRDefault="00597630" w:rsidP="00597630">
      <w:pPr>
        <w:rPr>
          <w:b/>
          <w:lang w:eastAsia="es-CO"/>
        </w:rPr>
      </w:pPr>
      <w:r w:rsidRPr="00FB3CE2">
        <w:rPr>
          <w:b/>
          <w:lang w:eastAsia="es-CO"/>
        </w:rPr>
        <w:t>Las principales partes de un extintor son:</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7"/>
        <w:gridCol w:w="4697"/>
      </w:tblGrid>
      <w:tr w:rsidR="00FB3CE2" w14:paraId="452830DC" w14:textId="77777777" w:rsidTr="00FB3CE2">
        <w:tc>
          <w:tcPr>
            <w:tcW w:w="4697" w:type="dxa"/>
          </w:tcPr>
          <w:p w14:paraId="15058749" w14:textId="6BD0BE01" w:rsidR="00FB3CE2" w:rsidRDefault="00FB3CE2" w:rsidP="00FB3CE2">
            <w:pPr>
              <w:jc w:val="center"/>
              <w:rPr>
                <w:lang w:eastAsia="es-CO"/>
              </w:rPr>
            </w:pPr>
            <w:r>
              <w:rPr>
                <w:noProof/>
                <w:lang w:val="es-419" w:eastAsia="es-419"/>
              </w:rPr>
              <w:drawing>
                <wp:inline distT="0" distB="0" distL="0" distR="0" wp14:anchorId="421612DE" wp14:editId="51A9C091">
                  <wp:extent cx="2160000" cy="2437131"/>
                  <wp:effectExtent l="0" t="0" r="0" b="1270"/>
                  <wp:docPr id="7224" name="Imagen 7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2160000" cy="2437131"/>
                          </a:xfrm>
                          <a:prstGeom prst="rect">
                            <a:avLst/>
                          </a:prstGeom>
                        </pic:spPr>
                      </pic:pic>
                    </a:graphicData>
                  </a:graphic>
                </wp:inline>
              </w:drawing>
            </w:r>
          </w:p>
        </w:tc>
        <w:tc>
          <w:tcPr>
            <w:tcW w:w="4697" w:type="dxa"/>
            <w:vAlign w:val="center"/>
          </w:tcPr>
          <w:p w14:paraId="6890E535" w14:textId="77777777" w:rsidR="00FB3CE2" w:rsidRPr="00FB3CE2" w:rsidRDefault="00FB3CE2" w:rsidP="00FB3CE2">
            <w:pPr>
              <w:pStyle w:val="Prrafodelista"/>
              <w:numPr>
                <w:ilvl w:val="0"/>
                <w:numId w:val="16"/>
              </w:numPr>
              <w:jc w:val="left"/>
            </w:pPr>
            <w:r w:rsidRPr="00FB3CE2">
              <w:t>Manómetro</w:t>
            </w:r>
          </w:p>
          <w:p w14:paraId="31D6466D" w14:textId="5868DC57" w:rsidR="00FB3CE2" w:rsidRPr="00FB3CE2" w:rsidRDefault="00FB3CE2" w:rsidP="00FB3CE2">
            <w:pPr>
              <w:pStyle w:val="Prrafodelista"/>
              <w:numPr>
                <w:ilvl w:val="0"/>
                <w:numId w:val="16"/>
              </w:numPr>
              <w:jc w:val="left"/>
            </w:pPr>
            <w:r w:rsidRPr="00FB3CE2">
              <w:t>Manguera</w:t>
            </w:r>
          </w:p>
          <w:p w14:paraId="5D76651F" w14:textId="68E45B67" w:rsidR="00FB3CE2" w:rsidRPr="00FB3CE2" w:rsidRDefault="00FB3CE2" w:rsidP="00FB3CE2">
            <w:pPr>
              <w:pStyle w:val="Prrafodelista"/>
              <w:numPr>
                <w:ilvl w:val="0"/>
                <w:numId w:val="16"/>
              </w:numPr>
              <w:jc w:val="left"/>
            </w:pPr>
            <w:r w:rsidRPr="00FB3CE2">
              <w:t>Tubo sifón</w:t>
            </w:r>
          </w:p>
          <w:p w14:paraId="5CB45E29" w14:textId="146D534E" w:rsidR="00FB3CE2" w:rsidRPr="00FB3CE2" w:rsidRDefault="00FB3CE2" w:rsidP="00FB3CE2">
            <w:pPr>
              <w:pStyle w:val="Prrafodelista"/>
              <w:numPr>
                <w:ilvl w:val="0"/>
                <w:numId w:val="16"/>
              </w:numPr>
              <w:jc w:val="left"/>
            </w:pPr>
            <w:r w:rsidRPr="00FB3CE2">
              <w:t>Boquilla</w:t>
            </w:r>
          </w:p>
          <w:p w14:paraId="040423AD" w14:textId="055A5F72" w:rsidR="00FB3CE2" w:rsidRPr="00FB3CE2" w:rsidRDefault="00FB3CE2" w:rsidP="00FB3CE2">
            <w:pPr>
              <w:pStyle w:val="Prrafodelista"/>
              <w:numPr>
                <w:ilvl w:val="0"/>
                <w:numId w:val="16"/>
              </w:numPr>
              <w:jc w:val="left"/>
            </w:pPr>
            <w:r w:rsidRPr="00FB3CE2">
              <w:t>Válvula</w:t>
            </w:r>
          </w:p>
          <w:p w14:paraId="77C7A77F" w14:textId="07DDBBFC" w:rsidR="00FB3CE2" w:rsidRPr="00FB3CE2" w:rsidRDefault="00FB3CE2" w:rsidP="00FB3CE2">
            <w:pPr>
              <w:pStyle w:val="Prrafodelista"/>
              <w:numPr>
                <w:ilvl w:val="0"/>
                <w:numId w:val="16"/>
              </w:numPr>
              <w:jc w:val="left"/>
            </w:pPr>
            <w:r w:rsidRPr="00FB3CE2">
              <w:t>Agente expulsor</w:t>
            </w:r>
          </w:p>
          <w:p w14:paraId="5C4853F4" w14:textId="77777777" w:rsidR="00FB3CE2" w:rsidRPr="00FB3CE2" w:rsidRDefault="00FB3CE2" w:rsidP="00FB3CE2">
            <w:pPr>
              <w:pStyle w:val="Prrafodelista"/>
              <w:numPr>
                <w:ilvl w:val="0"/>
                <w:numId w:val="16"/>
              </w:numPr>
              <w:jc w:val="left"/>
            </w:pPr>
            <w:r w:rsidRPr="00FB3CE2">
              <w:t>Cilindro</w:t>
            </w:r>
          </w:p>
          <w:p w14:paraId="1023B6CB" w14:textId="0C460E71" w:rsidR="00FB3CE2" w:rsidRDefault="00FB3CE2" w:rsidP="00FB3CE2">
            <w:pPr>
              <w:pStyle w:val="Prrafodelista"/>
              <w:numPr>
                <w:ilvl w:val="0"/>
                <w:numId w:val="16"/>
              </w:numPr>
              <w:jc w:val="left"/>
              <w:rPr>
                <w:lang w:eastAsia="es-CO"/>
              </w:rPr>
            </w:pPr>
            <w:r w:rsidRPr="00FB3CE2">
              <w:t>8. Agente extintor</w:t>
            </w:r>
          </w:p>
        </w:tc>
      </w:tr>
    </w:tbl>
    <w:p w14:paraId="72708CC7" w14:textId="5C944C43" w:rsidR="00FB3CE2" w:rsidRDefault="00FB3CE2" w:rsidP="00FB3CE2">
      <w:pPr>
        <w:pStyle w:val="pie"/>
        <w:rPr>
          <w:lang w:eastAsia="es-CO"/>
        </w:rPr>
      </w:pPr>
      <w:r>
        <w:rPr>
          <w:rStyle w:val="Textoennegrita"/>
          <w:rFonts w:ascii="Arial" w:hAnsi="Arial" w:cs="Arial"/>
          <w:color w:val="444444"/>
          <w:sz w:val="18"/>
          <w:szCs w:val="18"/>
          <w:shd w:val="clear" w:color="auto" w:fill="FFFFFF"/>
        </w:rPr>
        <w:t>Imagen 9.</w:t>
      </w:r>
      <w:r>
        <w:rPr>
          <w:shd w:val="clear" w:color="auto" w:fill="FFFFFF"/>
        </w:rPr>
        <w:t> Partes del extintor, (2017).</w:t>
      </w:r>
      <w:r>
        <w:br/>
      </w:r>
      <w:r>
        <w:rPr>
          <w:rStyle w:val="Textoennegrita"/>
          <w:rFonts w:ascii="Arial" w:hAnsi="Arial" w:cs="Arial"/>
          <w:color w:val="444444"/>
          <w:sz w:val="18"/>
          <w:szCs w:val="18"/>
          <w:shd w:val="clear" w:color="auto" w:fill="FFFFFF"/>
        </w:rPr>
        <w:t>Recuperado de:</w:t>
      </w:r>
      <w:hyperlink r:id="rId70" w:tgtFrame="_blank" w:history="1">
        <w:r>
          <w:rPr>
            <w:rStyle w:val="Hipervnculo"/>
            <w:rFonts w:cs="Arial"/>
            <w:color w:val="1854E0"/>
            <w:sz w:val="18"/>
            <w:szCs w:val="18"/>
            <w:shd w:val="clear" w:color="auto" w:fill="FFFFFF"/>
          </w:rPr>
          <w:t>www.mailxmail.com</w:t>
        </w:r>
      </w:hyperlink>
      <w:r>
        <w:rPr>
          <w:shd w:val="clear" w:color="auto" w:fill="FFFFFF"/>
        </w:rPr>
        <w:t>, el 24 de marzo de 2017. Diseño adaptado.</w:t>
      </w:r>
    </w:p>
    <w:p w14:paraId="62D5B337" w14:textId="77777777" w:rsidR="00FB3CE2" w:rsidRDefault="00FB3CE2" w:rsidP="00597630">
      <w:pPr>
        <w:rPr>
          <w:lang w:eastAsia="es-CO"/>
        </w:rPr>
      </w:pPr>
    </w:p>
    <w:p w14:paraId="70FBF212" w14:textId="77777777" w:rsidR="00597630" w:rsidRDefault="00597630" w:rsidP="00597630">
      <w:r>
        <w:t>Para combatir el fuego con extintores se hacen las siguientes recomendaciones:</w:t>
      </w:r>
    </w:p>
    <w:p w14:paraId="0C827F86" w14:textId="77777777" w:rsidR="00597630" w:rsidRDefault="00597630" w:rsidP="00563E0D">
      <w:pPr>
        <w:pStyle w:val="Prrafodelista"/>
        <w:numPr>
          <w:ilvl w:val="0"/>
          <w:numId w:val="5"/>
        </w:numPr>
        <w:spacing w:after="0" w:line="276" w:lineRule="auto"/>
        <w:contextualSpacing/>
      </w:pPr>
      <w:r>
        <w:t>Atacar todos los fuegos desde la base y de frente.</w:t>
      </w:r>
    </w:p>
    <w:p w14:paraId="0562E936" w14:textId="77777777" w:rsidR="00597630" w:rsidRDefault="00597630" w:rsidP="00563E0D">
      <w:pPr>
        <w:pStyle w:val="Prrafodelista"/>
        <w:numPr>
          <w:ilvl w:val="0"/>
          <w:numId w:val="5"/>
        </w:numPr>
        <w:spacing w:after="0" w:line="276" w:lineRule="auto"/>
        <w:contextualSpacing/>
      </w:pPr>
      <w:r>
        <w:t>Abordar el fuego en la misma dirección del viento o a favor del viento.</w:t>
      </w:r>
    </w:p>
    <w:p w14:paraId="152E4EEA" w14:textId="2C962593" w:rsidR="00A820B6" w:rsidRDefault="00A820B6">
      <w:pPr>
        <w:spacing w:after="160" w:line="259" w:lineRule="auto"/>
        <w:jc w:val="left"/>
      </w:pPr>
      <w:r>
        <w:br w:type="page"/>
      </w:r>
    </w:p>
    <w:tbl>
      <w:tblPr>
        <w:tblStyle w:val="Tablaconcuadrcula"/>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4"/>
        <w:gridCol w:w="8060"/>
      </w:tblGrid>
      <w:tr w:rsidR="00236827" w14:paraId="4AA1E85A" w14:textId="77777777" w:rsidTr="00A820B6">
        <w:trPr>
          <w:jc w:val="center"/>
        </w:trPr>
        <w:tc>
          <w:tcPr>
            <w:tcW w:w="805" w:type="pct"/>
            <w:vMerge w:val="restart"/>
          </w:tcPr>
          <w:p w14:paraId="50D6C84B" w14:textId="77777777" w:rsidR="00236827" w:rsidRDefault="00236827" w:rsidP="00E02E15">
            <w:pPr>
              <w:jc w:val="center"/>
            </w:pPr>
            <w:r>
              <w:object w:dxaOrig="1755" w:dyaOrig="1515" w14:anchorId="48B7DE45">
                <v:shape id="_x0000_i1035" type="#_x0000_t75" style="width:57pt;height:49.5pt" o:ole="">
                  <v:imagedata r:id="rId41" o:title=""/>
                </v:shape>
                <o:OLEObject Type="Embed" ProgID="PBrush" ShapeID="_x0000_i1035" DrawAspect="Content" ObjectID="_1592802823" r:id="rId71"/>
              </w:object>
            </w:r>
          </w:p>
        </w:tc>
        <w:tc>
          <w:tcPr>
            <w:tcW w:w="4195" w:type="pct"/>
          </w:tcPr>
          <w:p w14:paraId="5ACECD2C" w14:textId="7CD21315" w:rsidR="00236827" w:rsidRPr="00332896" w:rsidRDefault="00A820B6" w:rsidP="00E02E15">
            <w:pPr>
              <w:rPr>
                <w:b/>
                <w:color w:val="DA0D15"/>
              </w:rPr>
            </w:pPr>
            <w:r>
              <w:rPr>
                <w:b/>
                <w:color w:val="DA0D15"/>
                <w:lang w:val="es-419"/>
              </w:rPr>
              <w:t>¡</w:t>
            </w:r>
            <w:r w:rsidRPr="00A820B6">
              <w:rPr>
                <w:b/>
                <w:color w:val="DA0D15"/>
              </w:rPr>
              <w:t>Ojo!</w:t>
            </w:r>
          </w:p>
        </w:tc>
      </w:tr>
      <w:tr w:rsidR="00236827" w14:paraId="4DDE5308" w14:textId="77777777" w:rsidTr="00A820B6">
        <w:trPr>
          <w:jc w:val="center"/>
        </w:trPr>
        <w:tc>
          <w:tcPr>
            <w:tcW w:w="805" w:type="pct"/>
            <w:vMerge/>
          </w:tcPr>
          <w:p w14:paraId="405B9698" w14:textId="77777777" w:rsidR="00236827" w:rsidRDefault="00236827" w:rsidP="00E02E15"/>
        </w:tc>
        <w:tc>
          <w:tcPr>
            <w:tcW w:w="4195" w:type="pct"/>
          </w:tcPr>
          <w:p w14:paraId="14AD0D27" w14:textId="77777777" w:rsidR="00236827" w:rsidRDefault="00236827" w:rsidP="00E02E15">
            <w:r w:rsidRPr="00081130">
              <w:rPr>
                <w:noProof/>
                <w:lang w:val="es-419" w:eastAsia="es-419"/>
              </w:rPr>
              <w:drawing>
                <wp:inline distT="0" distB="0" distL="0" distR="0" wp14:anchorId="6B555528" wp14:editId="5F4C472C">
                  <wp:extent cx="5040000" cy="90844"/>
                  <wp:effectExtent l="0" t="0" r="0" b="4445"/>
                  <wp:docPr id="7206" name="Imagen 7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040000" cy="90844"/>
                          </a:xfrm>
                          <a:prstGeom prst="rect">
                            <a:avLst/>
                          </a:prstGeom>
                        </pic:spPr>
                      </pic:pic>
                    </a:graphicData>
                  </a:graphic>
                </wp:inline>
              </w:drawing>
            </w:r>
          </w:p>
        </w:tc>
      </w:tr>
      <w:tr w:rsidR="00236827" w14:paraId="782A4340" w14:textId="77777777" w:rsidTr="00A820B6">
        <w:trPr>
          <w:jc w:val="center"/>
        </w:trPr>
        <w:tc>
          <w:tcPr>
            <w:tcW w:w="805" w:type="pct"/>
            <w:vMerge/>
          </w:tcPr>
          <w:p w14:paraId="652426C8" w14:textId="77777777" w:rsidR="00236827" w:rsidRDefault="00236827" w:rsidP="00E02E15"/>
        </w:tc>
        <w:tc>
          <w:tcPr>
            <w:tcW w:w="4195" w:type="pct"/>
          </w:tcPr>
          <w:p w14:paraId="6F1A9762" w14:textId="77777777" w:rsidR="00236827" w:rsidRDefault="00A820B6" w:rsidP="00A820B6">
            <w:pPr>
              <w:pStyle w:val="box2"/>
            </w:pPr>
            <w:r w:rsidRPr="00A820B6">
              <w:t>Los fuegos de clase B deben abordarse desde arriba, pues los derivados de petróleo se evaporan muy rápido y hacen que el fuego se propague rápidamente si se ataca por la base. El siguiente video muestra la forma en la que se deberá combatir:</w:t>
            </w:r>
          </w:p>
          <w:p w14:paraId="6A2E79CB" w14:textId="5E1BB96F" w:rsidR="00A820B6" w:rsidRDefault="00A820B6" w:rsidP="00A820B6">
            <w:pPr>
              <w:pStyle w:val="box2"/>
              <w:jc w:val="center"/>
            </w:pPr>
            <w:r>
              <w:rPr>
                <w:noProof/>
                <w:lang w:val="es-419" w:eastAsia="es-419"/>
              </w:rPr>
              <w:drawing>
                <wp:inline distT="0" distB="0" distL="0" distR="0" wp14:anchorId="68A5C398" wp14:editId="672C42ED">
                  <wp:extent cx="3240000" cy="1885604"/>
                  <wp:effectExtent l="0" t="0" r="0" b="635"/>
                  <wp:docPr id="7225" name="Imagen 7225">
                    <a:hlinkClick xmlns:a="http://schemas.openxmlformats.org/drawingml/2006/main" r:id="rId7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25" name="video5.png"/>
                          <pic:cNvPicPr/>
                        </pic:nvPicPr>
                        <pic:blipFill>
                          <a:blip r:embed="rId73">
                            <a:extLst>
                              <a:ext uri="{28A0092B-C50C-407E-A947-70E740481C1C}">
                                <a14:useLocalDpi xmlns:a14="http://schemas.microsoft.com/office/drawing/2010/main" val="0"/>
                              </a:ext>
                            </a:extLst>
                          </a:blip>
                          <a:stretch>
                            <a:fillRect/>
                          </a:stretch>
                        </pic:blipFill>
                        <pic:spPr>
                          <a:xfrm>
                            <a:off x="0" y="0"/>
                            <a:ext cx="3240000" cy="1885604"/>
                          </a:xfrm>
                          <a:prstGeom prst="rect">
                            <a:avLst/>
                          </a:prstGeom>
                        </pic:spPr>
                      </pic:pic>
                    </a:graphicData>
                  </a:graphic>
                </wp:inline>
              </w:drawing>
            </w:r>
          </w:p>
          <w:p w14:paraId="4A60A1C1" w14:textId="17B6B098" w:rsidR="00A820B6" w:rsidRDefault="00A32EEC" w:rsidP="00A32EEC">
            <w:pPr>
              <w:pStyle w:val="pie"/>
            </w:pPr>
            <w:r>
              <w:rPr>
                <w:rStyle w:val="Textoennegrita"/>
                <w:rFonts w:ascii="Arial" w:hAnsi="Arial" w:cs="Arial"/>
                <w:color w:val="444444"/>
                <w:sz w:val="18"/>
                <w:szCs w:val="18"/>
                <w:shd w:val="clear" w:color="auto" w:fill="FFFFFF"/>
              </w:rPr>
              <w:t>Video 5. </w:t>
            </w:r>
            <w:r>
              <w:rPr>
                <w:shd w:val="clear" w:color="auto" w:fill="FFFFFF"/>
              </w:rPr>
              <w:t>Elección y Pasos para usar un Extintor contra incendios - IGH Perú</w:t>
            </w:r>
            <w:r>
              <w:br/>
            </w:r>
            <w:r>
              <w:rPr>
                <w:rStyle w:val="Textoennegrita"/>
                <w:rFonts w:ascii="Arial" w:hAnsi="Arial" w:cs="Arial"/>
                <w:color w:val="444444"/>
                <w:sz w:val="18"/>
                <w:szCs w:val="18"/>
                <w:shd w:val="clear" w:color="auto" w:fill="FFFFFF"/>
              </w:rPr>
              <w:t>Duración: </w:t>
            </w:r>
            <w:r>
              <w:rPr>
                <w:shd w:val="clear" w:color="auto" w:fill="FFFFFF"/>
              </w:rPr>
              <w:t>4:40 (cuatro minuto y cuarenta segundos)</w:t>
            </w:r>
          </w:p>
        </w:tc>
      </w:tr>
      <w:tr w:rsidR="00236827" w14:paraId="5FA22AEB" w14:textId="77777777" w:rsidTr="00A820B6">
        <w:trPr>
          <w:jc w:val="center"/>
        </w:trPr>
        <w:tc>
          <w:tcPr>
            <w:tcW w:w="805" w:type="pct"/>
            <w:vMerge/>
          </w:tcPr>
          <w:p w14:paraId="0862DBCD" w14:textId="77777777" w:rsidR="00236827" w:rsidRDefault="00236827" w:rsidP="00E02E15"/>
        </w:tc>
        <w:tc>
          <w:tcPr>
            <w:tcW w:w="4195" w:type="pct"/>
          </w:tcPr>
          <w:p w14:paraId="5396EA2A" w14:textId="77777777" w:rsidR="00236827" w:rsidRDefault="00236827" w:rsidP="00E02E15">
            <w:r>
              <w:rPr>
                <w:noProof/>
                <w:lang w:val="es-419" w:eastAsia="es-419"/>
              </w:rPr>
              <w:drawing>
                <wp:inline distT="0" distB="0" distL="0" distR="0" wp14:anchorId="70B2816D" wp14:editId="615C4E4E">
                  <wp:extent cx="5040000" cy="90844"/>
                  <wp:effectExtent l="0" t="0" r="0" b="4445"/>
                  <wp:docPr id="7207" name="Imagen 7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040000" cy="90844"/>
                          </a:xfrm>
                          <a:prstGeom prst="rect">
                            <a:avLst/>
                          </a:prstGeom>
                        </pic:spPr>
                      </pic:pic>
                    </a:graphicData>
                  </a:graphic>
                </wp:inline>
              </w:drawing>
            </w:r>
          </w:p>
        </w:tc>
      </w:tr>
    </w:tbl>
    <w:p w14:paraId="3E997291" w14:textId="77777777" w:rsidR="00597630" w:rsidRDefault="00597630" w:rsidP="00A820B6"/>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56"/>
        <w:gridCol w:w="7108"/>
      </w:tblGrid>
      <w:tr w:rsidR="00211A36" w14:paraId="6D6C8F98" w14:textId="77777777" w:rsidTr="00211A36">
        <w:trPr>
          <w:jc w:val="center"/>
        </w:trPr>
        <w:tc>
          <w:tcPr>
            <w:tcW w:w="1256" w:type="dxa"/>
            <w:vMerge w:val="restart"/>
          </w:tcPr>
          <w:p w14:paraId="586D2DF4" w14:textId="77777777" w:rsidR="00211A36" w:rsidRDefault="00211A36" w:rsidP="00E02E15">
            <w:r>
              <w:object w:dxaOrig="1680" w:dyaOrig="1575" w14:anchorId="70FA9684">
                <v:shape id="_x0000_i1036" type="#_x0000_t75" style="width:59.25pt;height:56.25pt" o:ole="">
                  <v:imagedata r:id="rId74" o:title=""/>
                </v:shape>
                <o:OLEObject Type="Embed" ProgID="PBrush" ShapeID="_x0000_i1036" DrawAspect="Content" ObjectID="_1592802824" r:id="rId75"/>
              </w:object>
            </w:r>
          </w:p>
        </w:tc>
        <w:tc>
          <w:tcPr>
            <w:tcW w:w="7108" w:type="dxa"/>
          </w:tcPr>
          <w:p w14:paraId="6F88C7F9" w14:textId="77777777" w:rsidR="00211A36" w:rsidRPr="00F91268" w:rsidRDefault="00211A36" w:rsidP="00E02E15">
            <w:pPr>
              <w:rPr>
                <w:b/>
                <w:color w:val="2C4A9A"/>
              </w:rPr>
            </w:pPr>
            <w:r w:rsidRPr="00F91268">
              <w:rPr>
                <w:b/>
                <w:color w:val="2C4A9A"/>
              </w:rPr>
              <w:t>Extendiendo el saber…</w:t>
            </w:r>
          </w:p>
        </w:tc>
      </w:tr>
      <w:tr w:rsidR="00211A36" w14:paraId="54C490FB" w14:textId="77777777" w:rsidTr="00211A36">
        <w:trPr>
          <w:jc w:val="center"/>
        </w:trPr>
        <w:tc>
          <w:tcPr>
            <w:tcW w:w="1256" w:type="dxa"/>
            <w:vMerge/>
          </w:tcPr>
          <w:p w14:paraId="78CDA909" w14:textId="77777777" w:rsidR="00211A36" w:rsidRDefault="00211A36" w:rsidP="00E02E15"/>
        </w:tc>
        <w:tc>
          <w:tcPr>
            <w:tcW w:w="7108" w:type="dxa"/>
          </w:tcPr>
          <w:p w14:paraId="04DAB0FD" w14:textId="77777777" w:rsidR="00211A36" w:rsidRDefault="00211A36" w:rsidP="00E02E15">
            <w:r>
              <w:rPr>
                <w:noProof/>
                <w:lang w:val="es-419" w:eastAsia="es-419"/>
              </w:rPr>
              <w:drawing>
                <wp:inline distT="0" distB="0" distL="0" distR="0" wp14:anchorId="0B27707D" wp14:editId="0313190C">
                  <wp:extent cx="4016375" cy="62230"/>
                  <wp:effectExtent l="0" t="0" r="3175" b="0"/>
                  <wp:docPr id="7226" name="Imagen 7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4016375" cy="62230"/>
                          </a:xfrm>
                          <a:prstGeom prst="rect">
                            <a:avLst/>
                          </a:prstGeom>
                        </pic:spPr>
                      </pic:pic>
                    </a:graphicData>
                  </a:graphic>
                </wp:inline>
              </w:drawing>
            </w:r>
          </w:p>
        </w:tc>
      </w:tr>
      <w:tr w:rsidR="00211A36" w14:paraId="482B41F0" w14:textId="77777777" w:rsidTr="00211A36">
        <w:trPr>
          <w:jc w:val="center"/>
        </w:trPr>
        <w:tc>
          <w:tcPr>
            <w:tcW w:w="1256" w:type="dxa"/>
            <w:vMerge/>
          </w:tcPr>
          <w:p w14:paraId="13FADA6F" w14:textId="77777777" w:rsidR="00211A36" w:rsidRDefault="00211A36" w:rsidP="00E02E15"/>
        </w:tc>
        <w:tc>
          <w:tcPr>
            <w:tcW w:w="7108" w:type="dxa"/>
          </w:tcPr>
          <w:p w14:paraId="199A815C" w14:textId="68CEBB76" w:rsidR="00211A36" w:rsidRDefault="00211A36" w:rsidP="00E02E15">
            <w:pPr>
              <w:pStyle w:val="box2"/>
            </w:pPr>
            <w:r>
              <w:rPr>
                <w:b/>
                <w:lang w:val="es-419"/>
              </w:rPr>
              <w:t>Videos</w:t>
            </w:r>
            <w:r>
              <w:t xml:space="preserve">: </w:t>
            </w:r>
          </w:p>
          <w:p w14:paraId="35B4B952" w14:textId="77777777" w:rsidR="00211A36" w:rsidRDefault="00211A36" w:rsidP="00211A36">
            <w:pPr>
              <w:pStyle w:val="box2"/>
            </w:pPr>
            <w:r w:rsidRPr="00211A36">
              <w:t>Capacitación en uso, manejo y dotación correcta de extintores</w:t>
            </w:r>
          </w:p>
          <w:p w14:paraId="41620F79" w14:textId="77777777" w:rsidR="00211A36" w:rsidRDefault="00211A36" w:rsidP="00211A36">
            <w:pPr>
              <w:pStyle w:val="box2"/>
            </w:pPr>
            <w:r w:rsidRPr="00211A36">
              <w:rPr>
                <w:rStyle w:val="Textoennegrita"/>
                <w:rFonts w:cs="Arial"/>
                <w:sz w:val="21"/>
                <w:szCs w:val="21"/>
              </w:rPr>
              <w:t>Duración:</w:t>
            </w:r>
            <w:r w:rsidRPr="00211A36">
              <w:t> 10:18 (diez minutos y dieciocho segundos)</w:t>
            </w:r>
          </w:p>
          <w:p w14:paraId="57C1DCE4" w14:textId="77D6DB46" w:rsidR="00211A36" w:rsidRPr="00211A36" w:rsidRDefault="00211A36" w:rsidP="00211A36">
            <w:pPr>
              <w:pStyle w:val="box2"/>
              <w:rPr>
                <w:lang w:val="en-US"/>
              </w:rPr>
            </w:pPr>
            <w:r w:rsidRPr="00211A36">
              <w:rPr>
                <w:rStyle w:val="Textoennegrita"/>
                <w:rFonts w:cs="Arial"/>
                <w:sz w:val="21"/>
                <w:szCs w:val="21"/>
                <w:lang w:val="en-US"/>
              </w:rPr>
              <w:t>Enlace web:</w:t>
            </w:r>
            <w:r w:rsidRPr="00211A36">
              <w:rPr>
                <w:lang w:val="en-US"/>
              </w:rPr>
              <w:t> </w:t>
            </w:r>
            <w:hyperlink r:id="rId77" w:tgtFrame="_blank" w:history="1">
              <w:r w:rsidRPr="00211A36">
                <w:rPr>
                  <w:rStyle w:val="Hipervnculo"/>
                  <w:rFonts w:ascii="Arial" w:hAnsi="Arial" w:cs="Arial"/>
                  <w:color w:val="1854E0"/>
                  <w:sz w:val="21"/>
                  <w:szCs w:val="21"/>
                  <w:lang w:val="en-US"/>
                </w:rPr>
                <w:t>https://www.youtube.com/watch?v=85X2PdAULYE</w:t>
              </w:r>
            </w:hyperlink>
            <w:r w:rsidRPr="00211A36">
              <w:rPr>
                <w:lang w:val="en-US"/>
              </w:rPr>
              <w:t> </w:t>
            </w:r>
          </w:p>
          <w:p w14:paraId="24687446" w14:textId="77777777" w:rsidR="00211A36" w:rsidRPr="00211A36" w:rsidRDefault="00211A36" w:rsidP="00211A36">
            <w:pPr>
              <w:pStyle w:val="pie"/>
            </w:pPr>
          </w:p>
          <w:p w14:paraId="08A7055E" w14:textId="77777777" w:rsidR="00211A36" w:rsidRDefault="00211A36" w:rsidP="00211A36">
            <w:pPr>
              <w:pStyle w:val="box2"/>
            </w:pPr>
            <w:r w:rsidRPr="00211A36">
              <w:t>Uso de extintores portátiles</w:t>
            </w:r>
          </w:p>
          <w:p w14:paraId="1D4717A8" w14:textId="77777777" w:rsidR="00211A36" w:rsidRDefault="00211A36" w:rsidP="00211A36">
            <w:pPr>
              <w:pStyle w:val="box2"/>
            </w:pPr>
            <w:r w:rsidRPr="00211A36">
              <w:rPr>
                <w:rStyle w:val="Textoennegrita"/>
                <w:rFonts w:cs="Arial"/>
                <w:sz w:val="21"/>
                <w:szCs w:val="21"/>
              </w:rPr>
              <w:t>Duración:</w:t>
            </w:r>
            <w:r w:rsidRPr="00211A36">
              <w:t> 11:11 (once minutos y once segundos)</w:t>
            </w:r>
          </w:p>
          <w:p w14:paraId="21777AE1" w14:textId="3C38F602" w:rsidR="00211A36" w:rsidRPr="00211A36" w:rsidRDefault="00211A36" w:rsidP="00211A36">
            <w:pPr>
              <w:pStyle w:val="box2"/>
              <w:rPr>
                <w:lang w:val="en-US"/>
              </w:rPr>
            </w:pPr>
            <w:r w:rsidRPr="00211A36">
              <w:rPr>
                <w:rStyle w:val="Textoennegrita"/>
                <w:rFonts w:cs="Arial"/>
                <w:sz w:val="21"/>
                <w:szCs w:val="21"/>
                <w:lang w:val="en-US"/>
              </w:rPr>
              <w:t>Enlace web:</w:t>
            </w:r>
            <w:r w:rsidRPr="00211A36">
              <w:rPr>
                <w:lang w:val="en-US"/>
              </w:rPr>
              <w:t> </w:t>
            </w:r>
            <w:hyperlink r:id="rId78" w:tgtFrame="_blank" w:history="1">
              <w:r w:rsidRPr="00211A36">
                <w:rPr>
                  <w:rStyle w:val="Hipervnculo"/>
                  <w:rFonts w:ascii="Arial" w:hAnsi="Arial" w:cs="Arial"/>
                  <w:color w:val="1854E0"/>
                  <w:sz w:val="21"/>
                  <w:szCs w:val="21"/>
                  <w:lang w:val="en-US"/>
                </w:rPr>
                <w:t>https://www.youtube.com/watch?v=EdmSD2oakRQ</w:t>
              </w:r>
            </w:hyperlink>
          </w:p>
          <w:p w14:paraId="64C60F55" w14:textId="77777777" w:rsidR="00211A36" w:rsidRPr="00211A36" w:rsidRDefault="00211A36" w:rsidP="00211A36">
            <w:pPr>
              <w:pStyle w:val="pie"/>
              <w:rPr>
                <w:lang w:val="en-US"/>
              </w:rPr>
            </w:pPr>
          </w:p>
          <w:p w14:paraId="704271E8" w14:textId="77777777" w:rsidR="00211A36" w:rsidRDefault="00211A36" w:rsidP="00211A36">
            <w:pPr>
              <w:pStyle w:val="box2"/>
            </w:pPr>
            <w:r>
              <w:t>Elección y Pasos para usar un Extintor contra incendios </w:t>
            </w:r>
          </w:p>
          <w:p w14:paraId="5956F7D0" w14:textId="77777777" w:rsidR="00211A36" w:rsidRDefault="00211A36" w:rsidP="00211A36">
            <w:pPr>
              <w:pStyle w:val="box2"/>
            </w:pPr>
            <w:r w:rsidRPr="00211A36">
              <w:rPr>
                <w:rStyle w:val="Textoennegrita"/>
                <w:rFonts w:cs="Arial"/>
                <w:sz w:val="21"/>
                <w:szCs w:val="21"/>
              </w:rPr>
              <w:t>Duración</w:t>
            </w:r>
            <w:r>
              <w:rPr>
                <w:rStyle w:val="Textoennegrita"/>
                <w:rFonts w:cs="Arial"/>
                <w:color w:val="595A5D"/>
                <w:sz w:val="21"/>
                <w:szCs w:val="21"/>
              </w:rPr>
              <w:t>:</w:t>
            </w:r>
            <w:r>
              <w:t> 4:40 (cuatro minutos y cuarenta segundos) </w:t>
            </w:r>
          </w:p>
          <w:p w14:paraId="17435090" w14:textId="27AE67BE" w:rsidR="00211A36" w:rsidRPr="00211A36" w:rsidRDefault="00211A36" w:rsidP="00211A36">
            <w:pPr>
              <w:pStyle w:val="box2"/>
              <w:rPr>
                <w:lang w:val="en-US"/>
              </w:rPr>
            </w:pPr>
            <w:r w:rsidRPr="00211A36">
              <w:rPr>
                <w:rStyle w:val="Textoennegrita"/>
                <w:rFonts w:cs="Arial"/>
                <w:sz w:val="21"/>
                <w:szCs w:val="21"/>
                <w:lang w:val="en-US"/>
              </w:rPr>
              <w:t>Enlace web</w:t>
            </w:r>
            <w:r w:rsidRPr="00211A36">
              <w:rPr>
                <w:rStyle w:val="Textoennegrita"/>
                <w:rFonts w:cs="Arial"/>
                <w:color w:val="595A5D"/>
                <w:sz w:val="21"/>
                <w:szCs w:val="21"/>
                <w:lang w:val="en-US"/>
              </w:rPr>
              <w:t>:</w:t>
            </w:r>
            <w:r w:rsidRPr="00211A36">
              <w:rPr>
                <w:lang w:val="en-US"/>
              </w:rPr>
              <w:t> </w:t>
            </w:r>
            <w:hyperlink r:id="rId79" w:tgtFrame="_blank" w:history="1">
              <w:r w:rsidRPr="00211A36">
                <w:rPr>
                  <w:rStyle w:val="Hipervnculo"/>
                  <w:rFonts w:ascii="Arial" w:hAnsi="Arial" w:cs="Arial"/>
                  <w:color w:val="1854E0"/>
                  <w:sz w:val="21"/>
                  <w:szCs w:val="21"/>
                  <w:lang w:val="en-US"/>
                </w:rPr>
                <w:t>https://www.youtube.com/watch?v=inRCElJM7Ic</w:t>
              </w:r>
            </w:hyperlink>
          </w:p>
          <w:p w14:paraId="1607E6BB" w14:textId="4B9134BC" w:rsidR="00211A36" w:rsidRPr="00BE4A24" w:rsidRDefault="00211A36" w:rsidP="00211A36">
            <w:pPr>
              <w:pStyle w:val="box2"/>
            </w:pPr>
            <w:r w:rsidRPr="00211A36">
              <w:rPr>
                <w:b/>
              </w:rPr>
              <w:t>Actividad significativa</w:t>
            </w:r>
            <w:r>
              <w:rPr>
                <w:b/>
                <w:lang w:val="es-419"/>
              </w:rPr>
              <w:t>: p</w:t>
            </w:r>
            <w:r>
              <w:t>ara reforzar la información sobre la prevención de fuegos, uso de extintores y abordaje de fuegos por favor observar los videos propuestos.</w:t>
            </w:r>
          </w:p>
        </w:tc>
      </w:tr>
      <w:tr w:rsidR="00211A36" w14:paraId="6597C9D9" w14:textId="77777777" w:rsidTr="00211A36">
        <w:trPr>
          <w:jc w:val="center"/>
        </w:trPr>
        <w:tc>
          <w:tcPr>
            <w:tcW w:w="1256" w:type="dxa"/>
            <w:vMerge/>
          </w:tcPr>
          <w:p w14:paraId="3E8D8242" w14:textId="77777777" w:rsidR="00211A36" w:rsidRDefault="00211A36" w:rsidP="00E02E15"/>
        </w:tc>
        <w:tc>
          <w:tcPr>
            <w:tcW w:w="7108" w:type="dxa"/>
          </w:tcPr>
          <w:p w14:paraId="55CAF14C" w14:textId="77777777" w:rsidR="00211A36" w:rsidRDefault="00211A36" w:rsidP="00E02E15">
            <w:r>
              <w:rPr>
                <w:noProof/>
                <w:lang w:val="es-419" w:eastAsia="es-419"/>
              </w:rPr>
              <w:drawing>
                <wp:inline distT="0" distB="0" distL="0" distR="0" wp14:anchorId="1150DAE4" wp14:editId="65EA1E9D">
                  <wp:extent cx="4016375" cy="62230"/>
                  <wp:effectExtent l="0" t="0" r="3175" b="0"/>
                  <wp:docPr id="7229" name="Imagen 7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4016375" cy="62230"/>
                          </a:xfrm>
                          <a:prstGeom prst="rect">
                            <a:avLst/>
                          </a:prstGeom>
                        </pic:spPr>
                      </pic:pic>
                    </a:graphicData>
                  </a:graphic>
                </wp:inline>
              </w:drawing>
            </w:r>
          </w:p>
        </w:tc>
      </w:tr>
    </w:tbl>
    <w:p w14:paraId="1D38FB23" w14:textId="77777777" w:rsidR="00597630" w:rsidRPr="00E06377" w:rsidRDefault="00597630" w:rsidP="00597630"/>
    <w:tbl>
      <w:tblPr>
        <w:tblStyle w:val="Tablaconcuadrcula"/>
        <w:tblW w:w="467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9"/>
      </w:tblGrid>
      <w:tr w:rsidR="00E3518A" w14:paraId="44512CB5" w14:textId="77777777" w:rsidTr="00211A36">
        <w:trPr>
          <w:trHeight w:val="154"/>
          <w:jc w:val="center"/>
        </w:trPr>
        <w:tc>
          <w:tcPr>
            <w:tcW w:w="5000" w:type="pct"/>
          </w:tcPr>
          <w:p w14:paraId="60E82145" w14:textId="77777777" w:rsidR="00E3518A" w:rsidRDefault="00E3518A" w:rsidP="00867286">
            <w:r w:rsidRPr="00081130">
              <w:rPr>
                <w:noProof/>
                <w:lang w:val="es-419" w:eastAsia="es-419"/>
              </w:rPr>
              <w:lastRenderedPageBreak/>
              <w:drawing>
                <wp:inline distT="0" distB="0" distL="0" distR="0" wp14:anchorId="589551A2" wp14:editId="2FFDE078">
                  <wp:extent cx="5400000" cy="64818"/>
                  <wp:effectExtent l="0" t="0" r="0" b="0"/>
                  <wp:docPr id="7178" name="Imagen 7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00000" cy="64818"/>
                          </a:xfrm>
                          <a:prstGeom prst="rect">
                            <a:avLst/>
                          </a:prstGeom>
                        </pic:spPr>
                      </pic:pic>
                    </a:graphicData>
                  </a:graphic>
                </wp:inline>
              </w:drawing>
            </w:r>
          </w:p>
        </w:tc>
      </w:tr>
      <w:tr w:rsidR="00E3518A" w14:paraId="19135DF7" w14:textId="77777777" w:rsidTr="00211A36">
        <w:trPr>
          <w:trHeight w:val="215"/>
          <w:jc w:val="center"/>
        </w:trPr>
        <w:tc>
          <w:tcPr>
            <w:tcW w:w="5000" w:type="pct"/>
          </w:tcPr>
          <w:p w14:paraId="4C2741C7" w14:textId="0EBB7610" w:rsidR="00E3518A" w:rsidRDefault="00211A36" w:rsidP="00211A36">
            <w:pPr>
              <w:pStyle w:val="box1"/>
            </w:pPr>
            <w:r w:rsidRPr="00211A36">
              <w:t>Ahora, hablaremos de los tipos de extintores y su función. En el siguiente cuadro se pueden ver los diferentes tipos de extintores y el tipo de fuego que pueden combatir.</w:t>
            </w:r>
          </w:p>
        </w:tc>
      </w:tr>
      <w:tr w:rsidR="00E3518A" w14:paraId="3DCC102D" w14:textId="77777777" w:rsidTr="00211A36">
        <w:trPr>
          <w:jc w:val="center"/>
        </w:trPr>
        <w:tc>
          <w:tcPr>
            <w:tcW w:w="5000" w:type="pct"/>
          </w:tcPr>
          <w:p w14:paraId="17088B13" w14:textId="77777777" w:rsidR="00E3518A" w:rsidRDefault="00E3518A" w:rsidP="00867286">
            <w:r w:rsidRPr="00081130">
              <w:rPr>
                <w:noProof/>
                <w:lang w:val="es-419" w:eastAsia="es-419"/>
              </w:rPr>
              <w:drawing>
                <wp:inline distT="0" distB="0" distL="0" distR="0" wp14:anchorId="34144979" wp14:editId="03B40254">
                  <wp:extent cx="5400000" cy="64818"/>
                  <wp:effectExtent l="0" t="0" r="0" b="0"/>
                  <wp:docPr id="7179" name="Imagen 7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00000" cy="64818"/>
                          </a:xfrm>
                          <a:prstGeom prst="rect">
                            <a:avLst/>
                          </a:prstGeom>
                        </pic:spPr>
                      </pic:pic>
                    </a:graphicData>
                  </a:graphic>
                </wp:inline>
              </w:drawing>
            </w:r>
          </w:p>
        </w:tc>
      </w:tr>
    </w:tbl>
    <w:p w14:paraId="58ABC745" w14:textId="77777777" w:rsidR="00597630" w:rsidRDefault="00597630" w:rsidP="00597630"/>
    <w:tbl>
      <w:tblPr>
        <w:tblStyle w:val="Tablaconcuadrcula"/>
        <w:tblW w:w="5000" w:type="pct"/>
        <w:tblBorders>
          <w:top w:val="single" w:sz="8" w:space="0" w:color="009999"/>
          <w:left w:val="single" w:sz="8" w:space="0" w:color="009999"/>
          <w:bottom w:val="single" w:sz="8" w:space="0" w:color="009999"/>
          <w:right w:val="single" w:sz="8" w:space="0" w:color="009999"/>
          <w:insideH w:val="single" w:sz="8" w:space="0" w:color="009999"/>
          <w:insideV w:val="single" w:sz="8" w:space="0" w:color="009999"/>
        </w:tblBorders>
        <w:tblLook w:val="04A0" w:firstRow="1" w:lastRow="0" w:firstColumn="1" w:lastColumn="0" w:noHBand="0" w:noVBand="1"/>
      </w:tblPr>
      <w:tblGrid>
        <w:gridCol w:w="1356"/>
        <w:gridCol w:w="1633"/>
        <w:gridCol w:w="1633"/>
        <w:gridCol w:w="1398"/>
        <w:gridCol w:w="1057"/>
        <w:gridCol w:w="1102"/>
        <w:gridCol w:w="1205"/>
      </w:tblGrid>
      <w:tr w:rsidR="00E27659" w:rsidRPr="00593BB1" w14:paraId="7DE39012" w14:textId="77777777" w:rsidTr="00E27659">
        <w:tc>
          <w:tcPr>
            <w:tcW w:w="5000" w:type="pct"/>
            <w:gridSpan w:val="7"/>
            <w:shd w:val="clear" w:color="auto" w:fill="00CACE"/>
          </w:tcPr>
          <w:p w14:paraId="756D51AF" w14:textId="77777777" w:rsidR="00E27659" w:rsidRPr="00E27659" w:rsidRDefault="00E27659" w:rsidP="00E27659">
            <w:pPr>
              <w:jc w:val="center"/>
              <w:rPr>
                <w:b/>
                <w:color w:val="FFFFFF" w:themeColor="background1"/>
              </w:rPr>
            </w:pPr>
            <w:r w:rsidRPr="00E27659">
              <w:rPr>
                <w:b/>
                <w:color w:val="FFFFFF" w:themeColor="background1"/>
              </w:rPr>
              <w:t>RELACIÓN DE LOS EXTINTORES DE CON LOS TIPOS DE FUEGO</w:t>
            </w:r>
          </w:p>
        </w:tc>
      </w:tr>
      <w:tr w:rsidR="00E27659" w14:paraId="3D793083" w14:textId="77777777" w:rsidTr="00E27659">
        <w:tc>
          <w:tcPr>
            <w:tcW w:w="723" w:type="pct"/>
          </w:tcPr>
          <w:p w14:paraId="1E1AF927" w14:textId="77777777" w:rsidR="00E27659" w:rsidRDefault="00E27659" w:rsidP="00E27659"/>
        </w:tc>
        <w:tc>
          <w:tcPr>
            <w:tcW w:w="870" w:type="pct"/>
          </w:tcPr>
          <w:p w14:paraId="0BD51554" w14:textId="77777777" w:rsidR="00E27659" w:rsidRPr="00E27659" w:rsidRDefault="00E27659" w:rsidP="00E27659">
            <w:pPr>
              <w:jc w:val="center"/>
              <w:rPr>
                <w:b/>
                <w:noProof/>
                <w:sz w:val="16"/>
                <w:szCs w:val="18"/>
                <w:lang w:eastAsia="es-CO"/>
              </w:rPr>
            </w:pPr>
            <w:r w:rsidRPr="00E27659">
              <w:rPr>
                <w:b/>
                <w:noProof/>
                <w:sz w:val="16"/>
                <w:szCs w:val="18"/>
                <w:lang w:val="es-419" w:eastAsia="es-419"/>
              </w:rPr>
              <w:drawing>
                <wp:inline distT="0" distB="0" distL="0" distR="0" wp14:anchorId="2FBB27B2" wp14:editId="01926E3E">
                  <wp:extent cx="612000" cy="1214727"/>
                  <wp:effectExtent l="0" t="0" r="0" b="508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96" name="IMG_20161125_161025.jpg"/>
                          <pic:cNvPicPr/>
                        </pic:nvPicPr>
                        <pic:blipFill rotWithShape="1">
                          <a:blip r:embed="rId81" cstate="print">
                            <a:extLst>
                              <a:ext uri="{28A0092B-C50C-407E-A947-70E740481C1C}">
                                <a14:useLocalDpi xmlns:a14="http://schemas.microsoft.com/office/drawing/2010/main" val="0"/>
                              </a:ext>
                            </a:extLst>
                          </a:blip>
                          <a:srcRect l="29224" t="32441" r="29871" b="6665"/>
                          <a:stretch/>
                        </pic:blipFill>
                        <pic:spPr bwMode="auto">
                          <a:xfrm>
                            <a:off x="0" y="0"/>
                            <a:ext cx="612000" cy="1214727"/>
                          </a:xfrm>
                          <a:prstGeom prst="rect">
                            <a:avLst/>
                          </a:prstGeom>
                          <a:ln>
                            <a:noFill/>
                          </a:ln>
                          <a:extLst>
                            <a:ext uri="{53640926-AAD7-44D8-BBD7-CCE9431645EC}">
                              <a14:shadowObscured xmlns:a14="http://schemas.microsoft.com/office/drawing/2010/main"/>
                            </a:ext>
                          </a:extLst>
                        </pic:spPr>
                      </pic:pic>
                    </a:graphicData>
                  </a:graphic>
                </wp:inline>
              </w:drawing>
            </w:r>
          </w:p>
          <w:p w14:paraId="089FE7EC" w14:textId="77777777" w:rsidR="00E27659" w:rsidRPr="00E27659" w:rsidRDefault="00E27659" w:rsidP="00E27659">
            <w:pPr>
              <w:rPr>
                <w:b/>
                <w:noProof/>
                <w:sz w:val="16"/>
                <w:szCs w:val="18"/>
                <w:lang w:eastAsia="es-CO"/>
              </w:rPr>
            </w:pPr>
            <w:r w:rsidRPr="00E27659">
              <w:rPr>
                <w:b/>
                <w:noProof/>
                <w:sz w:val="16"/>
                <w:szCs w:val="18"/>
                <w:lang w:eastAsia="es-CO"/>
              </w:rPr>
              <w:t>Extintores de polvo químico seco o multipropósito</w:t>
            </w:r>
          </w:p>
        </w:tc>
        <w:tc>
          <w:tcPr>
            <w:tcW w:w="870" w:type="pct"/>
          </w:tcPr>
          <w:p w14:paraId="7991093F" w14:textId="77777777" w:rsidR="00E27659" w:rsidRPr="00E27659" w:rsidRDefault="00E27659" w:rsidP="00E27659">
            <w:pPr>
              <w:jc w:val="center"/>
              <w:rPr>
                <w:b/>
                <w:sz w:val="16"/>
                <w:szCs w:val="18"/>
              </w:rPr>
            </w:pPr>
            <w:r w:rsidRPr="00E27659">
              <w:rPr>
                <w:b/>
                <w:noProof/>
                <w:sz w:val="16"/>
                <w:szCs w:val="18"/>
                <w:lang w:val="es-419" w:eastAsia="es-419"/>
              </w:rPr>
              <w:drawing>
                <wp:inline distT="0" distB="0" distL="0" distR="0" wp14:anchorId="155BB0B1" wp14:editId="41ADC4D8">
                  <wp:extent cx="792000" cy="1202804"/>
                  <wp:effectExtent l="0" t="0" r="8255" b="0"/>
                  <wp:docPr id="26" name="Imagen 26" descr="http://www.ve.all.biz/img/ve/catalog/572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ve.all.biz/img/ve/catalog/5721.jpeg"/>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l="18769" r="15385"/>
                          <a:stretch/>
                        </pic:blipFill>
                        <pic:spPr bwMode="auto">
                          <a:xfrm>
                            <a:off x="0" y="0"/>
                            <a:ext cx="792000" cy="1202804"/>
                          </a:xfrm>
                          <a:prstGeom prst="rect">
                            <a:avLst/>
                          </a:prstGeom>
                          <a:noFill/>
                          <a:ln>
                            <a:noFill/>
                          </a:ln>
                          <a:extLst>
                            <a:ext uri="{53640926-AAD7-44D8-BBD7-CCE9431645EC}">
                              <a14:shadowObscured xmlns:a14="http://schemas.microsoft.com/office/drawing/2010/main"/>
                            </a:ext>
                          </a:extLst>
                        </pic:spPr>
                      </pic:pic>
                    </a:graphicData>
                  </a:graphic>
                </wp:inline>
              </w:drawing>
            </w:r>
          </w:p>
          <w:p w14:paraId="4C1C9EC9" w14:textId="77777777" w:rsidR="00E27659" w:rsidRPr="00E27659" w:rsidRDefault="00E27659" w:rsidP="00E27659">
            <w:pPr>
              <w:rPr>
                <w:b/>
                <w:sz w:val="16"/>
                <w:szCs w:val="18"/>
              </w:rPr>
            </w:pPr>
            <w:r w:rsidRPr="00E27659">
              <w:rPr>
                <w:b/>
                <w:bCs/>
                <w:sz w:val="16"/>
                <w:szCs w:val="18"/>
              </w:rPr>
              <w:t>Extintores de dióxido de carbono, bióxido de carbono o CO2</w:t>
            </w:r>
          </w:p>
        </w:tc>
        <w:tc>
          <w:tcPr>
            <w:tcW w:w="745" w:type="pct"/>
          </w:tcPr>
          <w:p w14:paraId="01046A40" w14:textId="77777777" w:rsidR="00E27659" w:rsidRPr="00E27659" w:rsidRDefault="00E27659" w:rsidP="00E27659">
            <w:pPr>
              <w:jc w:val="center"/>
              <w:rPr>
                <w:b/>
                <w:sz w:val="16"/>
                <w:szCs w:val="18"/>
              </w:rPr>
            </w:pPr>
            <w:r w:rsidRPr="00E27659">
              <w:rPr>
                <w:b/>
                <w:noProof/>
                <w:sz w:val="16"/>
                <w:szCs w:val="18"/>
                <w:lang w:val="es-419" w:eastAsia="es-419"/>
              </w:rPr>
              <w:drawing>
                <wp:inline distT="0" distB="0" distL="0" distR="0" wp14:anchorId="14655F95" wp14:editId="092C6C09">
                  <wp:extent cx="504000" cy="1209500"/>
                  <wp:effectExtent l="0" t="0" r="0" b="0"/>
                  <wp:docPr id="7230" name="Imagen 7230" descr="C:\Users\cllanos\Google Drive\UdeM\Seguridad y Salud en el Trabajo\fotografias_señaletica\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cllanos\Google Drive\UdeM\Seguridad y Salud en el Trabajo\fotografias_señaletica\14.jpg"/>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l="29298" t="33597" r="31766" b="3218"/>
                          <a:stretch/>
                        </pic:blipFill>
                        <pic:spPr bwMode="auto">
                          <a:xfrm>
                            <a:off x="0" y="0"/>
                            <a:ext cx="504000" cy="1209500"/>
                          </a:xfrm>
                          <a:prstGeom prst="rect">
                            <a:avLst/>
                          </a:prstGeom>
                          <a:noFill/>
                          <a:ln>
                            <a:noFill/>
                          </a:ln>
                          <a:extLst>
                            <a:ext uri="{53640926-AAD7-44D8-BBD7-CCE9431645EC}">
                              <a14:shadowObscured xmlns:a14="http://schemas.microsoft.com/office/drawing/2010/main"/>
                            </a:ext>
                          </a:extLst>
                        </pic:spPr>
                      </pic:pic>
                    </a:graphicData>
                  </a:graphic>
                </wp:inline>
              </w:drawing>
            </w:r>
          </w:p>
          <w:p w14:paraId="216CDBF0" w14:textId="77777777" w:rsidR="00E27659" w:rsidRPr="00E27659" w:rsidRDefault="00E27659" w:rsidP="00E27659">
            <w:pPr>
              <w:rPr>
                <w:b/>
                <w:sz w:val="16"/>
                <w:szCs w:val="18"/>
              </w:rPr>
            </w:pPr>
            <w:r w:rsidRPr="00E27659">
              <w:rPr>
                <w:b/>
                <w:sz w:val="16"/>
                <w:szCs w:val="18"/>
              </w:rPr>
              <w:t>Extintores de polvo químico seco multipropósito o Agente limpio</w:t>
            </w:r>
          </w:p>
        </w:tc>
        <w:tc>
          <w:tcPr>
            <w:tcW w:w="563" w:type="pct"/>
            <w:shd w:val="clear" w:color="auto" w:fill="auto"/>
          </w:tcPr>
          <w:p w14:paraId="683E52FD" w14:textId="77777777" w:rsidR="00E27659" w:rsidRPr="00E27659" w:rsidRDefault="00E27659" w:rsidP="00E27659">
            <w:pPr>
              <w:jc w:val="center"/>
              <w:rPr>
                <w:b/>
                <w:noProof/>
                <w:sz w:val="16"/>
                <w:szCs w:val="18"/>
                <w:lang w:eastAsia="es-CO"/>
              </w:rPr>
            </w:pPr>
            <w:r w:rsidRPr="00E27659">
              <w:rPr>
                <w:b/>
                <w:noProof/>
                <w:sz w:val="16"/>
                <w:szCs w:val="18"/>
                <w:lang w:val="es-419" w:eastAsia="es-419"/>
              </w:rPr>
              <w:drawing>
                <wp:inline distT="0" distB="0" distL="0" distR="0" wp14:anchorId="692E851C" wp14:editId="48448AEF">
                  <wp:extent cx="504000" cy="1260767"/>
                  <wp:effectExtent l="0" t="0" r="0" b="0"/>
                  <wp:docPr id="7231" name="Imagen 7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servicioscontraincendios.com/ckfinder/userfiles/images/LLJ_5877(1).JPG"/>
                          <pic:cNvPicPr>
                            <a:picLocks noChangeAspect="1" noChangeArrowheads="1"/>
                          </pic:cNvPicPr>
                        </pic:nvPicPr>
                        <pic:blipFill rotWithShape="1">
                          <a:blip r:embed="rId84" cstate="print">
                            <a:extLst>
                              <a:ext uri="{28A0092B-C50C-407E-A947-70E740481C1C}">
                                <a14:useLocalDpi xmlns:a14="http://schemas.microsoft.com/office/drawing/2010/main" val="0"/>
                              </a:ext>
                            </a:extLst>
                          </a:blip>
                          <a:srcRect l="3501" t="2482" r="10261" b="3399"/>
                          <a:stretch/>
                        </pic:blipFill>
                        <pic:spPr bwMode="auto">
                          <a:xfrm>
                            <a:off x="0" y="0"/>
                            <a:ext cx="504000" cy="1260767"/>
                          </a:xfrm>
                          <a:prstGeom prst="rect">
                            <a:avLst/>
                          </a:prstGeom>
                          <a:noFill/>
                          <a:ln>
                            <a:noFill/>
                          </a:ln>
                          <a:extLst>
                            <a:ext uri="{53640926-AAD7-44D8-BBD7-CCE9431645EC}">
                              <a14:shadowObscured xmlns:a14="http://schemas.microsoft.com/office/drawing/2010/main"/>
                            </a:ext>
                          </a:extLst>
                        </pic:spPr>
                      </pic:pic>
                    </a:graphicData>
                  </a:graphic>
                </wp:inline>
              </w:drawing>
            </w:r>
          </w:p>
          <w:p w14:paraId="3A02A038" w14:textId="77777777" w:rsidR="00E27659" w:rsidRPr="00E27659" w:rsidRDefault="00E27659" w:rsidP="00E27659">
            <w:pPr>
              <w:rPr>
                <w:b/>
                <w:noProof/>
                <w:sz w:val="16"/>
                <w:szCs w:val="18"/>
                <w:lang w:eastAsia="es-CO"/>
              </w:rPr>
            </w:pPr>
            <w:r w:rsidRPr="00E27659">
              <w:rPr>
                <w:b/>
                <w:bCs/>
                <w:sz w:val="16"/>
                <w:szCs w:val="18"/>
              </w:rPr>
              <w:t>Extintores de agua a presión</w:t>
            </w:r>
          </w:p>
        </w:tc>
        <w:tc>
          <w:tcPr>
            <w:tcW w:w="587" w:type="pct"/>
          </w:tcPr>
          <w:p w14:paraId="11C96082" w14:textId="77777777" w:rsidR="00E27659" w:rsidRPr="00E27659" w:rsidRDefault="00E27659" w:rsidP="00E27659">
            <w:pPr>
              <w:jc w:val="center"/>
              <w:rPr>
                <w:b/>
                <w:sz w:val="16"/>
                <w:szCs w:val="18"/>
              </w:rPr>
            </w:pPr>
            <w:r w:rsidRPr="00E27659">
              <w:rPr>
                <w:b/>
                <w:noProof/>
                <w:sz w:val="16"/>
                <w:szCs w:val="18"/>
                <w:lang w:val="es-419" w:eastAsia="es-419"/>
              </w:rPr>
              <w:drawing>
                <wp:inline distT="0" distB="0" distL="0" distR="0" wp14:anchorId="26BD08B4" wp14:editId="3D03ACD8">
                  <wp:extent cx="561975" cy="1210408"/>
                  <wp:effectExtent l="0" t="0" r="0" b="8890"/>
                  <wp:docPr id="2048" name="Imagen 2048" descr="Resultado de imagen para EXTINTOR 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para EXTINTOR k"/>
                          <pic:cNvPicPr>
                            <a:picLocks noChangeAspect="1" noChangeArrowheads="1"/>
                          </pic:cNvPicPr>
                        </pic:nvPicPr>
                        <pic:blipFill rotWithShape="1">
                          <a:blip r:embed="rId85" cstate="print">
                            <a:extLst>
                              <a:ext uri="{28A0092B-C50C-407E-A947-70E740481C1C}">
                                <a14:useLocalDpi xmlns:a14="http://schemas.microsoft.com/office/drawing/2010/main" val="0"/>
                              </a:ext>
                            </a:extLst>
                          </a:blip>
                          <a:srcRect l="34941" t="11294" r="37530" b="9648"/>
                          <a:stretch/>
                        </pic:blipFill>
                        <pic:spPr bwMode="auto">
                          <a:xfrm>
                            <a:off x="0" y="0"/>
                            <a:ext cx="567366" cy="1222019"/>
                          </a:xfrm>
                          <a:prstGeom prst="rect">
                            <a:avLst/>
                          </a:prstGeom>
                          <a:noFill/>
                          <a:ln>
                            <a:noFill/>
                          </a:ln>
                          <a:extLst>
                            <a:ext uri="{53640926-AAD7-44D8-BBD7-CCE9431645EC}">
                              <a14:shadowObscured xmlns:a14="http://schemas.microsoft.com/office/drawing/2010/main"/>
                            </a:ext>
                          </a:extLst>
                        </pic:spPr>
                      </pic:pic>
                    </a:graphicData>
                  </a:graphic>
                </wp:inline>
              </w:drawing>
            </w:r>
          </w:p>
          <w:p w14:paraId="75881EBC" w14:textId="77777777" w:rsidR="00E27659" w:rsidRPr="00E27659" w:rsidRDefault="00E27659" w:rsidP="00E27659">
            <w:pPr>
              <w:rPr>
                <w:b/>
                <w:sz w:val="16"/>
                <w:szCs w:val="18"/>
              </w:rPr>
            </w:pPr>
            <w:r w:rsidRPr="00E27659">
              <w:rPr>
                <w:b/>
                <w:sz w:val="16"/>
                <w:szCs w:val="18"/>
              </w:rPr>
              <w:t>Extintores a base de Acetato de Potasio</w:t>
            </w:r>
          </w:p>
        </w:tc>
        <w:tc>
          <w:tcPr>
            <w:tcW w:w="642" w:type="pct"/>
          </w:tcPr>
          <w:p w14:paraId="02100564" w14:textId="77777777" w:rsidR="00E27659" w:rsidRPr="00E27659" w:rsidRDefault="00E27659" w:rsidP="00E27659">
            <w:pPr>
              <w:jc w:val="center"/>
              <w:rPr>
                <w:b/>
                <w:sz w:val="16"/>
                <w:szCs w:val="18"/>
              </w:rPr>
            </w:pPr>
            <w:r w:rsidRPr="00E27659">
              <w:rPr>
                <w:b/>
                <w:noProof/>
                <w:sz w:val="16"/>
                <w:szCs w:val="18"/>
                <w:lang w:val="es-419" w:eastAsia="es-419"/>
              </w:rPr>
              <w:drawing>
                <wp:inline distT="0" distB="0" distL="0" distR="0" wp14:anchorId="510AB0EF" wp14:editId="68F1EEB7">
                  <wp:extent cx="576000" cy="1427144"/>
                  <wp:effectExtent l="0" t="0" r="0" b="1905"/>
                  <wp:docPr id="2049" name="Imagen 2049" descr="http://www.abcfire-peru.com/images/extintores-para-metales-clase-D-imagen-gran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www.abcfire-peru.com/images/extintores-para-metales-clase-D-imagen-grande.jpg"/>
                          <pic:cNvPicPr>
                            <a:picLocks noChangeAspect="1" noChangeArrowheads="1"/>
                          </pic:cNvPicPr>
                        </pic:nvPicPr>
                        <pic:blipFill rotWithShape="1">
                          <a:blip r:embed="rId86" cstate="print">
                            <a:extLst>
                              <a:ext uri="{28A0092B-C50C-407E-A947-70E740481C1C}">
                                <a14:useLocalDpi xmlns:a14="http://schemas.microsoft.com/office/drawing/2010/main" val="0"/>
                              </a:ext>
                            </a:extLst>
                          </a:blip>
                          <a:srcRect l="32417" t="3565" r="29566" b="2240"/>
                          <a:stretch/>
                        </pic:blipFill>
                        <pic:spPr bwMode="auto">
                          <a:xfrm>
                            <a:off x="0" y="0"/>
                            <a:ext cx="576000" cy="1427144"/>
                          </a:xfrm>
                          <a:prstGeom prst="rect">
                            <a:avLst/>
                          </a:prstGeom>
                          <a:noFill/>
                          <a:ln>
                            <a:noFill/>
                          </a:ln>
                          <a:extLst>
                            <a:ext uri="{53640926-AAD7-44D8-BBD7-CCE9431645EC}">
                              <a14:shadowObscured xmlns:a14="http://schemas.microsoft.com/office/drawing/2010/main"/>
                            </a:ext>
                          </a:extLst>
                        </pic:spPr>
                      </pic:pic>
                    </a:graphicData>
                  </a:graphic>
                </wp:inline>
              </w:drawing>
            </w:r>
          </w:p>
          <w:p w14:paraId="3BAB80CE" w14:textId="77777777" w:rsidR="00E27659" w:rsidRPr="00E27659" w:rsidRDefault="00E27659" w:rsidP="00E27659">
            <w:pPr>
              <w:rPr>
                <w:b/>
                <w:sz w:val="16"/>
                <w:szCs w:val="18"/>
              </w:rPr>
            </w:pPr>
            <w:r w:rsidRPr="00E27659">
              <w:rPr>
                <w:b/>
                <w:sz w:val="16"/>
                <w:szCs w:val="18"/>
              </w:rPr>
              <w:t>Extintores a base de cobre</w:t>
            </w:r>
          </w:p>
        </w:tc>
      </w:tr>
      <w:tr w:rsidR="00E27659" w14:paraId="10A8BE14" w14:textId="77777777" w:rsidTr="00E27659">
        <w:tc>
          <w:tcPr>
            <w:tcW w:w="723" w:type="pct"/>
            <w:vAlign w:val="center"/>
          </w:tcPr>
          <w:p w14:paraId="526427EB" w14:textId="08D97B2E" w:rsidR="00E27659" w:rsidRDefault="00E27659" w:rsidP="00E27659">
            <w:r>
              <w:rPr>
                <w:noProof/>
                <w:lang w:val="es-419" w:eastAsia="es-419"/>
              </w:rPr>
              <w:drawing>
                <wp:inline distT="0" distB="0" distL="0" distR="0" wp14:anchorId="0DEAD4D3" wp14:editId="04F36006">
                  <wp:extent cx="720000" cy="413742"/>
                  <wp:effectExtent l="0" t="0" r="4445" b="5715"/>
                  <wp:docPr id="2050" name="Imagen 20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720000" cy="413742"/>
                          </a:xfrm>
                          <a:prstGeom prst="rect">
                            <a:avLst/>
                          </a:prstGeom>
                        </pic:spPr>
                      </pic:pic>
                    </a:graphicData>
                  </a:graphic>
                </wp:inline>
              </w:drawing>
            </w:r>
          </w:p>
        </w:tc>
        <w:tc>
          <w:tcPr>
            <w:tcW w:w="870" w:type="pct"/>
            <w:shd w:val="clear" w:color="auto" w:fill="D6DFE8"/>
            <w:vAlign w:val="center"/>
          </w:tcPr>
          <w:p w14:paraId="675C5562" w14:textId="77777777" w:rsidR="00E27659" w:rsidRPr="00E27659" w:rsidRDefault="00E27659" w:rsidP="00E27659">
            <w:pPr>
              <w:jc w:val="center"/>
              <w:rPr>
                <w:b/>
                <w:sz w:val="20"/>
              </w:rPr>
            </w:pPr>
            <w:r w:rsidRPr="00E27659">
              <w:rPr>
                <w:b/>
                <w:sz w:val="20"/>
              </w:rPr>
              <w:t>SI</w:t>
            </w:r>
          </w:p>
          <w:p w14:paraId="5C4489D6" w14:textId="77777777" w:rsidR="00E27659" w:rsidRPr="00E27659" w:rsidRDefault="00E27659" w:rsidP="00E27659">
            <w:pPr>
              <w:jc w:val="center"/>
              <w:rPr>
                <w:b/>
                <w:sz w:val="20"/>
              </w:rPr>
            </w:pPr>
            <w:r w:rsidRPr="00E27659">
              <w:rPr>
                <w:b/>
                <w:sz w:val="20"/>
              </w:rPr>
              <w:t>(Especial)</w:t>
            </w:r>
          </w:p>
        </w:tc>
        <w:tc>
          <w:tcPr>
            <w:tcW w:w="870" w:type="pct"/>
            <w:shd w:val="clear" w:color="auto" w:fill="FBE4D5"/>
            <w:vAlign w:val="center"/>
          </w:tcPr>
          <w:p w14:paraId="4C68AC89" w14:textId="77777777" w:rsidR="00E27659" w:rsidRPr="00E27659" w:rsidRDefault="00E27659" w:rsidP="00E27659">
            <w:pPr>
              <w:jc w:val="center"/>
              <w:rPr>
                <w:b/>
                <w:sz w:val="20"/>
              </w:rPr>
            </w:pPr>
            <w:r w:rsidRPr="00E27659">
              <w:rPr>
                <w:b/>
                <w:sz w:val="20"/>
              </w:rPr>
              <w:t>Parcialmente</w:t>
            </w:r>
          </w:p>
        </w:tc>
        <w:tc>
          <w:tcPr>
            <w:tcW w:w="745" w:type="pct"/>
            <w:shd w:val="clear" w:color="auto" w:fill="D6DFE8"/>
            <w:vAlign w:val="center"/>
          </w:tcPr>
          <w:p w14:paraId="66AFDCC8" w14:textId="77777777" w:rsidR="00E27659" w:rsidRPr="00E27659" w:rsidRDefault="00E27659" w:rsidP="00E27659">
            <w:pPr>
              <w:jc w:val="center"/>
              <w:rPr>
                <w:b/>
                <w:sz w:val="20"/>
              </w:rPr>
            </w:pPr>
            <w:r w:rsidRPr="00E27659">
              <w:rPr>
                <w:b/>
                <w:sz w:val="20"/>
              </w:rPr>
              <w:t>SI</w:t>
            </w:r>
          </w:p>
        </w:tc>
        <w:tc>
          <w:tcPr>
            <w:tcW w:w="563" w:type="pct"/>
            <w:shd w:val="clear" w:color="auto" w:fill="D6DFE8"/>
            <w:vAlign w:val="center"/>
          </w:tcPr>
          <w:p w14:paraId="03B5DCC5" w14:textId="77777777" w:rsidR="00E27659" w:rsidRPr="00E27659" w:rsidRDefault="00E27659" w:rsidP="00E27659">
            <w:pPr>
              <w:jc w:val="center"/>
              <w:rPr>
                <w:b/>
                <w:sz w:val="20"/>
              </w:rPr>
            </w:pPr>
            <w:r w:rsidRPr="00E27659">
              <w:rPr>
                <w:b/>
                <w:sz w:val="20"/>
              </w:rPr>
              <w:t>SI</w:t>
            </w:r>
          </w:p>
        </w:tc>
        <w:tc>
          <w:tcPr>
            <w:tcW w:w="587" w:type="pct"/>
            <w:shd w:val="clear" w:color="auto" w:fill="ABE6E1"/>
            <w:vAlign w:val="center"/>
          </w:tcPr>
          <w:p w14:paraId="72E32B8F" w14:textId="77777777" w:rsidR="00E27659" w:rsidRPr="00E27659" w:rsidRDefault="00E27659" w:rsidP="00E27659">
            <w:pPr>
              <w:jc w:val="center"/>
              <w:rPr>
                <w:b/>
                <w:sz w:val="20"/>
              </w:rPr>
            </w:pPr>
            <w:r w:rsidRPr="00E27659">
              <w:rPr>
                <w:b/>
                <w:sz w:val="20"/>
              </w:rPr>
              <w:t>NO</w:t>
            </w:r>
          </w:p>
        </w:tc>
        <w:tc>
          <w:tcPr>
            <w:tcW w:w="642" w:type="pct"/>
            <w:shd w:val="clear" w:color="auto" w:fill="ABE6E1"/>
            <w:vAlign w:val="center"/>
          </w:tcPr>
          <w:p w14:paraId="100AFD6B" w14:textId="77777777" w:rsidR="00E27659" w:rsidRPr="00E27659" w:rsidRDefault="00E27659" w:rsidP="00E27659">
            <w:pPr>
              <w:jc w:val="center"/>
              <w:rPr>
                <w:b/>
                <w:sz w:val="20"/>
              </w:rPr>
            </w:pPr>
            <w:r w:rsidRPr="00E27659">
              <w:rPr>
                <w:b/>
                <w:sz w:val="20"/>
              </w:rPr>
              <w:t>NO</w:t>
            </w:r>
          </w:p>
        </w:tc>
      </w:tr>
      <w:tr w:rsidR="00E27659" w14:paraId="1E1D6350" w14:textId="77777777" w:rsidTr="00E27659">
        <w:tc>
          <w:tcPr>
            <w:tcW w:w="723" w:type="pct"/>
            <w:vAlign w:val="center"/>
          </w:tcPr>
          <w:p w14:paraId="2D7C94AC" w14:textId="1A573EDF" w:rsidR="00E27659" w:rsidRDefault="00E27659" w:rsidP="00E27659">
            <w:r>
              <w:rPr>
                <w:noProof/>
                <w:lang w:val="es-419" w:eastAsia="es-419"/>
              </w:rPr>
              <w:drawing>
                <wp:inline distT="0" distB="0" distL="0" distR="0" wp14:anchorId="07B77098" wp14:editId="2367235B">
                  <wp:extent cx="720000" cy="417000"/>
                  <wp:effectExtent l="0" t="0" r="4445" b="2540"/>
                  <wp:docPr id="7171" name="Imagen 7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720000" cy="417000"/>
                          </a:xfrm>
                          <a:prstGeom prst="rect">
                            <a:avLst/>
                          </a:prstGeom>
                        </pic:spPr>
                      </pic:pic>
                    </a:graphicData>
                  </a:graphic>
                </wp:inline>
              </w:drawing>
            </w:r>
          </w:p>
        </w:tc>
        <w:tc>
          <w:tcPr>
            <w:tcW w:w="870" w:type="pct"/>
            <w:shd w:val="clear" w:color="auto" w:fill="FBE4D5"/>
            <w:vAlign w:val="center"/>
          </w:tcPr>
          <w:p w14:paraId="1F606141" w14:textId="77777777" w:rsidR="00E27659" w:rsidRPr="00E27659" w:rsidRDefault="00E27659" w:rsidP="00E27659">
            <w:pPr>
              <w:jc w:val="center"/>
              <w:rPr>
                <w:b/>
                <w:sz w:val="20"/>
              </w:rPr>
            </w:pPr>
            <w:r w:rsidRPr="00E27659">
              <w:rPr>
                <w:b/>
                <w:sz w:val="20"/>
              </w:rPr>
              <w:t>Parcialmente</w:t>
            </w:r>
          </w:p>
        </w:tc>
        <w:tc>
          <w:tcPr>
            <w:tcW w:w="870" w:type="pct"/>
            <w:shd w:val="clear" w:color="auto" w:fill="D6DFE8"/>
            <w:vAlign w:val="center"/>
          </w:tcPr>
          <w:p w14:paraId="4F7FBB20" w14:textId="77777777" w:rsidR="00E27659" w:rsidRPr="00E27659" w:rsidRDefault="00E27659" w:rsidP="00E27659">
            <w:pPr>
              <w:jc w:val="center"/>
              <w:rPr>
                <w:b/>
                <w:sz w:val="20"/>
              </w:rPr>
            </w:pPr>
            <w:r w:rsidRPr="00E27659">
              <w:rPr>
                <w:b/>
                <w:sz w:val="20"/>
              </w:rPr>
              <w:t>SI</w:t>
            </w:r>
          </w:p>
          <w:p w14:paraId="723AA386" w14:textId="77777777" w:rsidR="00E27659" w:rsidRPr="00E27659" w:rsidRDefault="00E27659" w:rsidP="00E27659">
            <w:pPr>
              <w:jc w:val="center"/>
              <w:rPr>
                <w:b/>
                <w:sz w:val="20"/>
              </w:rPr>
            </w:pPr>
            <w:r w:rsidRPr="00E27659">
              <w:rPr>
                <w:b/>
                <w:sz w:val="20"/>
              </w:rPr>
              <w:t>(Especial)</w:t>
            </w:r>
          </w:p>
        </w:tc>
        <w:tc>
          <w:tcPr>
            <w:tcW w:w="745" w:type="pct"/>
            <w:shd w:val="clear" w:color="auto" w:fill="D6DFE8"/>
            <w:vAlign w:val="center"/>
          </w:tcPr>
          <w:p w14:paraId="4EA030E8" w14:textId="77777777" w:rsidR="00E27659" w:rsidRPr="00E27659" w:rsidRDefault="00E27659" w:rsidP="00E27659">
            <w:pPr>
              <w:jc w:val="center"/>
              <w:rPr>
                <w:b/>
                <w:sz w:val="20"/>
              </w:rPr>
            </w:pPr>
            <w:r w:rsidRPr="00E27659">
              <w:rPr>
                <w:b/>
                <w:sz w:val="20"/>
              </w:rPr>
              <w:t>SI</w:t>
            </w:r>
          </w:p>
        </w:tc>
        <w:tc>
          <w:tcPr>
            <w:tcW w:w="563" w:type="pct"/>
            <w:shd w:val="clear" w:color="auto" w:fill="ABE6E1"/>
            <w:vAlign w:val="center"/>
          </w:tcPr>
          <w:p w14:paraId="72811D67" w14:textId="77777777" w:rsidR="00E27659" w:rsidRPr="00E27659" w:rsidRDefault="00E27659" w:rsidP="00E27659">
            <w:pPr>
              <w:jc w:val="center"/>
              <w:rPr>
                <w:b/>
                <w:sz w:val="20"/>
              </w:rPr>
            </w:pPr>
            <w:r w:rsidRPr="00E27659">
              <w:rPr>
                <w:b/>
                <w:sz w:val="20"/>
              </w:rPr>
              <w:t>NO</w:t>
            </w:r>
          </w:p>
        </w:tc>
        <w:tc>
          <w:tcPr>
            <w:tcW w:w="587" w:type="pct"/>
            <w:shd w:val="clear" w:color="auto" w:fill="ABE6E1"/>
            <w:vAlign w:val="center"/>
          </w:tcPr>
          <w:p w14:paraId="5E51F28D" w14:textId="77777777" w:rsidR="00E27659" w:rsidRPr="00E27659" w:rsidRDefault="00E27659" w:rsidP="00E27659">
            <w:pPr>
              <w:jc w:val="center"/>
              <w:rPr>
                <w:b/>
                <w:sz w:val="20"/>
              </w:rPr>
            </w:pPr>
            <w:r w:rsidRPr="00E27659">
              <w:rPr>
                <w:b/>
                <w:sz w:val="20"/>
              </w:rPr>
              <w:t>NO</w:t>
            </w:r>
          </w:p>
        </w:tc>
        <w:tc>
          <w:tcPr>
            <w:tcW w:w="642" w:type="pct"/>
            <w:shd w:val="clear" w:color="auto" w:fill="ABE6E1"/>
            <w:vAlign w:val="center"/>
          </w:tcPr>
          <w:p w14:paraId="08D2E810" w14:textId="77777777" w:rsidR="00E27659" w:rsidRPr="00E27659" w:rsidRDefault="00E27659" w:rsidP="00E27659">
            <w:pPr>
              <w:jc w:val="center"/>
              <w:rPr>
                <w:b/>
                <w:sz w:val="20"/>
              </w:rPr>
            </w:pPr>
            <w:r w:rsidRPr="00E27659">
              <w:rPr>
                <w:b/>
                <w:sz w:val="20"/>
              </w:rPr>
              <w:t>NO</w:t>
            </w:r>
          </w:p>
        </w:tc>
      </w:tr>
      <w:tr w:rsidR="00E27659" w14:paraId="6D04AADF" w14:textId="77777777" w:rsidTr="00E27659">
        <w:tc>
          <w:tcPr>
            <w:tcW w:w="723" w:type="pct"/>
            <w:vAlign w:val="center"/>
          </w:tcPr>
          <w:p w14:paraId="555CBD06" w14:textId="2013BC77" w:rsidR="00E27659" w:rsidRDefault="00E27659" w:rsidP="00E27659">
            <w:r>
              <w:rPr>
                <w:noProof/>
                <w:lang w:val="es-419" w:eastAsia="es-419"/>
              </w:rPr>
              <w:drawing>
                <wp:inline distT="0" distB="0" distL="0" distR="0" wp14:anchorId="46C40D02" wp14:editId="6A33F358">
                  <wp:extent cx="720000" cy="432000"/>
                  <wp:effectExtent l="0" t="0" r="4445" b="6350"/>
                  <wp:docPr id="2051" name="Imagen 20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720000" cy="432000"/>
                          </a:xfrm>
                          <a:prstGeom prst="rect">
                            <a:avLst/>
                          </a:prstGeom>
                        </pic:spPr>
                      </pic:pic>
                    </a:graphicData>
                  </a:graphic>
                </wp:inline>
              </w:drawing>
            </w:r>
          </w:p>
        </w:tc>
        <w:tc>
          <w:tcPr>
            <w:tcW w:w="870" w:type="pct"/>
            <w:shd w:val="clear" w:color="auto" w:fill="FBE4D5"/>
            <w:vAlign w:val="center"/>
          </w:tcPr>
          <w:p w14:paraId="61CC6785" w14:textId="77777777" w:rsidR="00E27659" w:rsidRPr="00E27659" w:rsidRDefault="00E27659" w:rsidP="00E27659">
            <w:pPr>
              <w:jc w:val="center"/>
              <w:rPr>
                <w:b/>
                <w:sz w:val="20"/>
              </w:rPr>
            </w:pPr>
            <w:r w:rsidRPr="00E27659">
              <w:rPr>
                <w:b/>
                <w:sz w:val="20"/>
              </w:rPr>
              <w:t>Parcialmente</w:t>
            </w:r>
          </w:p>
        </w:tc>
        <w:tc>
          <w:tcPr>
            <w:tcW w:w="870" w:type="pct"/>
            <w:shd w:val="clear" w:color="auto" w:fill="D6DFE8"/>
            <w:vAlign w:val="center"/>
          </w:tcPr>
          <w:p w14:paraId="79AC3912" w14:textId="77777777" w:rsidR="00E27659" w:rsidRPr="00E27659" w:rsidRDefault="00E27659" w:rsidP="00E27659">
            <w:pPr>
              <w:jc w:val="center"/>
              <w:rPr>
                <w:b/>
                <w:sz w:val="20"/>
              </w:rPr>
            </w:pPr>
            <w:r w:rsidRPr="00E27659">
              <w:rPr>
                <w:b/>
                <w:sz w:val="20"/>
              </w:rPr>
              <w:t>SI</w:t>
            </w:r>
          </w:p>
        </w:tc>
        <w:tc>
          <w:tcPr>
            <w:tcW w:w="745" w:type="pct"/>
            <w:shd w:val="clear" w:color="auto" w:fill="D6DFE8"/>
            <w:vAlign w:val="center"/>
          </w:tcPr>
          <w:p w14:paraId="5F166CFC" w14:textId="77777777" w:rsidR="00E27659" w:rsidRPr="00E27659" w:rsidRDefault="00E27659" w:rsidP="00E27659">
            <w:pPr>
              <w:jc w:val="center"/>
              <w:rPr>
                <w:b/>
                <w:sz w:val="20"/>
              </w:rPr>
            </w:pPr>
            <w:r w:rsidRPr="00E27659">
              <w:rPr>
                <w:b/>
                <w:sz w:val="20"/>
              </w:rPr>
              <w:t>SI</w:t>
            </w:r>
          </w:p>
          <w:p w14:paraId="7A5FECB7" w14:textId="77777777" w:rsidR="00E27659" w:rsidRPr="00E27659" w:rsidRDefault="00E27659" w:rsidP="00E27659">
            <w:pPr>
              <w:jc w:val="center"/>
              <w:rPr>
                <w:b/>
                <w:sz w:val="20"/>
              </w:rPr>
            </w:pPr>
            <w:r w:rsidRPr="00E27659">
              <w:rPr>
                <w:b/>
                <w:sz w:val="20"/>
              </w:rPr>
              <w:t>(Especial)</w:t>
            </w:r>
          </w:p>
        </w:tc>
        <w:tc>
          <w:tcPr>
            <w:tcW w:w="563" w:type="pct"/>
            <w:shd w:val="clear" w:color="auto" w:fill="ABE6E1"/>
            <w:vAlign w:val="center"/>
          </w:tcPr>
          <w:p w14:paraId="4D091B45" w14:textId="77777777" w:rsidR="00E27659" w:rsidRPr="00E27659" w:rsidRDefault="00E27659" w:rsidP="00E27659">
            <w:pPr>
              <w:jc w:val="center"/>
              <w:rPr>
                <w:b/>
                <w:sz w:val="20"/>
              </w:rPr>
            </w:pPr>
            <w:r w:rsidRPr="00E27659">
              <w:rPr>
                <w:b/>
                <w:sz w:val="20"/>
              </w:rPr>
              <w:t>NO</w:t>
            </w:r>
          </w:p>
        </w:tc>
        <w:tc>
          <w:tcPr>
            <w:tcW w:w="587" w:type="pct"/>
            <w:shd w:val="clear" w:color="auto" w:fill="ABE6E1"/>
            <w:vAlign w:val="center"/>
          </w:tcPr>
          <w:p w14:paraId="71680A65" w14:textId="77777777" w:rsidR="00E27659" w:rsidRPr="00E27659" w:rsidRDefault="00E27659" w:rsidP="00E27659">
            <w:pPr>
              <w:jc w:val="center"/>
              <w:rPr>
                <w:b/>
                <w:sz w:val="20"/>
              </w:rPr>
            </w:pPr>
            <w:r w:rsidRPr="00E27659">
              <w:rPr>
                <w:b/>
                <w:sz w:val="20"/>
              </w:rPr>
              <w:t>NO</w:t>
            </w:r>
          </w:p>
        </w:tc>
        <w:tc>
          <w:tcPr>
            <w:tcW w:w="642" w:type="pct"/>
            <w:shd w:val="clear" w:color="auto" w:fill="ABE6E1"/>
            <w:vAlign w:val="center"/>
          </w:tcPr>
          <w:p w14:paraId="3F63A6D9" w14:textId="77777777" w:rsidR="00E27659" w:rsidRPr="00E27659" w:rsidRDefault="00E27659" w:rsidP="00E27659">
            <w:pPr>
              <w:jc w:val="center"/>
              <w:rPr>
                <w:b/>
                <w:sz w:val="20"/>
              </w:rPr>
            </w:pPr>
            <w:r w:rsidRPr="00E27659">
              <w:rPr>
                <w:b/>
                <w:sz w:val="20"/>
              </w:rPr>
              <w:t>NO</w:t>
            </w:r>
          </w:p>
        </w:tc>
      </w:tr>
      <w:tr w:rsidR="00E27659" w14:paraId="101B5CFE" w14:textId="77777777" w:rsidTr="00E27659">
        <w:tc>
          <w:tcPr>
            <w:tcW w:w="723" w:type="pct"/>
            <w:vAlign w:val="center"/>
          </w:tcPr>
          <w:p w14:paraId="3BB52EB2" w14:textId="3031F7B3" w:rsidR="00E27659" w:rsidRDefault="00E27659" w:rsidP="00E27659">
            <w:r>
              <w:rPr>
                <w:noProof/>
                <w:lang w:val="es-419" w:eastAsia="es-419"/>
              </w:rPr>
              <w:drawing>
                <wp:inline distT="0" distB="0" distL="0" distR="0" wp14:anchorId="660B6D34" wp14:editId="5F6955DB">
                  <wp:extent cx="720000" cy="403682"/>
                  <wp:effectExtent l="0" t="0" r="4445" b="0"/>
                  <wp:docPr id="2052" name="Imagen 2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720000" cy="403682"/>
                          </a:xfrm>
                          <a:prstGeom prst="rect">
                            <a:avLst/>
                          </a:prstGeom>
                        </pic:spPr>
                      </pic:pic>
                    </a:graphicData>
                  </a:graphic>
                </wp:inline>
              </w:drawing>
            </w:r>
          </w:p>
        </w:tc>
        <w:tc>
          <w:tcPr>
            <w:tcW w:w="870" w:type="pct"/>
            <w:shd w:val="clear" w:color="auto" w:fill="ABE6E1"/>
            <w:vAlign w:val="center"/>
          </w:tcPr>
          <w:p w14:paraId="30CD35D6" w14:textId="77777777" w:rsidR="00E27659" w:rsidRPr="00E27659" w:rsidRDefault="00E27659" w:rsidP="00E27659">
            <w:pPr>
              <w:jc w:val="center"/>
              <w:rPr>
                <w:b/>
                <w:sz w:val="20"/>
              </w:rPr>
            </w:pPr>
            <w:r w:rsidRPr="00E27659">
              <w:rPr>
                <w:b/>
                <w:sz w:val="20"/>
              </w:rPr>
              <w:t>NO</w:t>
            </w:r>
          </w:p>
        </w:tc>
        <w:tc>
          <w:tcPr>
            <w:tcW w:w="870" w:type="pct"/>
            <w:shd w:val="clear" w:color="auto" w:fill="ABE6E1"/>
            <w:vAlign w:val="center"/>
          </w:tcPr>
          <w:p w14:paraId="4B971E0B" w14:textId="77777777" w:rsidR="00E27659" w:rsidRPr="00E27659" w:rsidRDefault="00E27659" w:rsidP="00E27659">
            <w:pPr>
              <w:jc w:val="center"/>
              <w:rPr>
                <w:b/>
                <w:sz w:val="20"/>
              </w:rPr>
            </w:pPr>
            <w:r w:rsidRPr="00E27659">
              <w:rPr>
                <w:b/>
                <w:sz w:val="20"/>
              </w:rPr>
              <w:t>NO</w:t>
            </w:r>
          </w:p>
        </w:tc>
        <w:tc>
          <w:tcPr>
            <w:tcW w:w="745" w:type="pct"/>
            <w:shd w:val="clear" w:color="auto" w:fill="ABE6E1"/>
            <w:vAlign w:val="center"/>
          </w:tcPr>
          <w:p w14:paraId="7F687AE3" w14:textId="77777777" w:rsidR="00E27659" w:rsidRPr="00E27659" w:rsidRDefault="00E27659" w:rsidP="00E27659">
            <w:pPr>
              <w:jc w:val="center"/>
              <w:rPr>
                <w:b/>
                <w:sz w:val="20"/>
              </w:rPr>
            </w:pPr>
            <w:r w:rsidRPr="00E27659">
              <w:rPr>
                <w:b/>
                <w:sz w:val="20"/>
              </w:rPr>
              <w:t>NO</w:t>
            </w:r>
          </w:p>
        </w:tc>
        <w:tc>
          <w:tcPr>
            <w:tcW w:w="563" w:type="pct"/>
            <w:shd w:val="clear" w:color="auto" w:fill="ABE6E1"/>
            <w:vAlign w:val="center"/>
          </w:tcPr>
          <w:p w14:paraId="663F5012" w14:textId="77777777" w:rsidR="00E27659" w:rsidRPr="00E27659" w:rsidRDefault="00E27659" w:rsidP="00E27659">
            <w:pPr>
              <w:jc w:val="center"/>
              <w:rPr>
                <w:b/>
                <w:sz w:val="20"/>
              </w:rPr>
            </w:pPr>
            <w:r w:rsidRPr="00E27659">
              <w:rPr>
                <w:b/>
                <w:sz w:val="20"/>
              </w:rPr>
              <w:t>NO</w:t>
            </w:r>
          </w:p>
        </w:tc>
        <w:tc>
          <w:tcPr>
            <w:tcW w:w="587" w:type="pct"/>
            <w:shd w:val="clear" w:color="auto" w:fill="D6DFE8"/>
            <w:vAlign w:val="center"/>
          </w:tcPr>
          <w:p w14:paraId="25EFBB40" w14:textId="77777777" w:rsidR="00E27659" w:rsidRPr="00E27659" w:rsidRDefault="00E27659" w:rsidP="00E27659">
            <w:pPr>
              <w:jc w:val="center"/>
              <w:rPr>
                <w:b/>
                <w:sz w:val="20"/>
              </w:rPr>
            </w:pPr>
            <w:r w:rsidRPr="00E27659">
              <w:rPr>
                <w:b/>
                <w:sz w:val="20"/>
              </w:rPr>
              <w:t>SI</w:t>
            </w:r>
          </w:p>
        </w:tc>
        <w:tc>
          <w:tcPr>
            <w:tcW w:w="642" w:type="pct"/>
            <w:shd w:val="clear" w:color="auto" w:fill="ABE6E1"/>
            <w:vAlign w:val="center"/>
          </w:tcPr>
          <w:p w14:paraId="78EF51A0" w14:textId="77777777" w:rsidR="00E27659" w:rsidRPr="00E27659" w:rsidRDefault="00E27659" w:rsidP="00E27659">
            <w:pPr>
              <w:jc w:val="center"/>
              <w:rPr>
                <w:b/>
                <w:sz w:val="20"/>
              </w:rPr>
            </w:pPr>
            <w:r w:rsidRPr="00E27659">
              <w:rPr>
                <w:b/>
                <w:sz w:val="20"/>
              </w:rPr>
              <w:t>NO</w:t>
            </w:r>
          </w:p>
        </w:tc>
      </w:tr>
      <w:tr w:rsidR="00E27659" w14:paraId="30F7DBE2" w14:textId="77777777" w:rsidTr="00E27659">
        <w:tc>
          <w:tcPr>
            <w:tcW w:w="723" w:type="pct"/>
            <w:vAlign w:val="center"/>
          </w:tcPr>
          <w:p w14:paraId="005B7CCA" w14:textId="07F85909" w:rsidR="00E27659" w:rsidRDefault="00E27659" w:rsidP="00E27659">
            <w:pPr>
              <w:rPr>
                <w:noProof/>
                <w:lang w:eastAsia="es-CO"/>
              </w:rPr>
            </w:pPr>
            <w:r w:rsidRPr="00BB0B1C">
              <w:rPr>
                <w:noProof/>
                <w:highlight w:val="yellow"/>
                <w:lang w:val="es-419" w:eastAsia="es-419"/>
              </w:rPr>
              <w:drawing>
                <wp:inline distT="0" distB="0" distL="0" distR="0" wp14:anchorId="670F96F6" wp14:editId="5C1F447D">
                  <wp:extent cx="720000" cy="371613"/>
                  <wp:effectExtent l="0" t="0" r="4445" b="0"/>
                  <wp:docPr id="2053" name="Imagen 20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fuego clase d"/>
                          <pic:cNvPicPr>
                            <a:picLocks noChangeAspect="1" noChangeArrowheads="1"/>
                          </pic:cNvPicPr>
                        </pic:nvPicPr>
                        <pic:blipFill>
                          <a:blip r:embed="rId91" cstate="print">
                            <a:extLst>
                              <a:ext uri="{28A0092B-C50C-407E-A947-70E740481C1C}">
                                <a14:useLocalDpi xmlns:a14="http://schemas.microsoft.com/office/drawing/2010/main" val="0"/>
                              </a:ext>
                            </a:extLst>
                          </a:blip>
                          <a:stretch>
                            <a:fillRect/>
                          </a:stretch>
                        </pic:blipFill>
                        <pic:spPr bwMode="auto">
                          <a:xfrm>
                            <a:off x="0" y="0"/>
                            <a:ext cx="720000" cy="371613"/>
                          </a:xfrm>
                          <a:prstGeom prst="rect">
                            <a:avLst/>
                          </a:prstGeom>
                          <a:noFill/>
                          <a:ln>
                            <a:noFill/>
                          </a:ln>
                        </pic:spPr>
                      </pic:pic>
                    </a:graphicData>
                  </a:graphic>
                </wp:inline>
              </w:drawing>
            </w:r>
          </w:p>
        </w:tc>
        <w:tc>
          <w:tcPr>
            <w:tcW w:w="870" w:type="pct"/>
            <w:shd w:val="clear" w:color="auto" w:fill="ABE6E1"/>
            <w:vAlign w:val="center"/>
          </w:tcPr>
          <w:p w14:paraId="50CF0E26" w14:textId="77777777" w:rsidR="00E27659" w:rsidRPr="00E27659" w:rsidRDefault="00E27659" w:rsidP="00E27659">
            <w:pPr>
              <w:jc w:val="center"/>
              <w:rPr>
                <w:b/>
                <w:sz w:val="20"/>
              </w:rPr>
            </w:pPr>
            <w:r w:rsidRPr="00E27659">
              <w:rPr>
                <w:b/>
                <w:sz w:val="20"/>
              </w:rPr>
              <w:t>NO</w:t>
            </w:r>
          </w:p>
        </w:tc>
        <w:tc>
          <w:tcPr>
            <w:tcW w:w="870" w:type="pct"/>
            <w:shd w:val="clear" w:color="auto" w:fill="ABE6E1"/>
            <w:vAlign w:val="center"/>
          </w:tcPr>
          <w:p w14:paraId="325EAD8F" w14:textId="77777777" w:rsidR="00E27659" w:rsidRPr="00E27659" w:rsidRDefault="00E27659" w:rsidP="00E27659">
            <w:pPr>
              <w:jc w:val="center"/>
              <w:rPr>
                <w:b/>
                <w:sz w:val="20"/>
              </w:rPr>
            </w:pPr>
            <w:r w:rsidRPr="00E27659">
              <w:rPr>
                <w:b/>
                <w:sz w:val="20"/>
              </w:rPr>
              <w:t>NO</w:t>
            </w:r>
          </w:p>
        </w:tc>
        <w:tc>
          <w:tcPr>
            <w:tcW w:w="745" w:type="pct"/>
            <w:shd w:val="clear" w:color="auto" w:fill="ABE6E1"/>
            <w:vAlign w:val="center"/>
          </w:tcPr>
          <w:p w14:paraId="7535226F" w14:textId="77777777" w:rsidR="00E27659" w:rsidRPr="00E27659" w:rsidRDefault="00E27659" w:rsidP="00E27659">
            <w:pPr>
              <w:jc w:val="center"/>
              <w:rPr>
                <w:b/>
                <w:sz w:val="20"/>
              </w:rPr>
            </w:pPr>
            <w:r w:rsidRPr="00E27659">
              <w:rPr>
                <w:b/>
                <w:sz w:val="20"/>
              </w:rPr>
              <w:t>NO</w:t>
            </w:r>
          </w:p>
        </w:tc>
        <w:tc>
          <w:tcPr>
            <w:tcW w:w="563" w:type="pct"/>
            <w:shd w:val="clear" w:color="auto" w:fill="ABE6E1"/>
            <w:vAlign w:val="center"/>
          </w:tcPr>
          <w:p w14:paraId="1276F436" w14:textId="77777777" w:rsidR="00E27659" w:rsidRPr="00E27659" w:rsidRDefault="00E27659" w:rsidP="00E27659">
            <w:pPr>
              <w:jc w:val="center"/>
              <w:rPr>
                <w:b/>
                <w:sz w:val="20"/>
              </w:rPr>
            </w:pPr>
            <w:r w:rsidRPr="00E27659">
              <w:rPr>
                <w:b/>
                <w:sz w:val="20"/>
              </w:rPr>
              <w:t>NO</w:t>
            </w:r>
          </w:p>
        </w:tc>
        <w:tc>
          <w:tcPr>
            <w:tcW w:w="587" w:type="pct"/>
            <w:shd w:val="clear" w:color="auto" w:fill="ABE6E1"/>
            <w:vAlign w:val="center"/>
          </w:tcPr>
          <w:p w14:paraId="78838711" w14:textId="77777777" w:rsidR="00E27659" w:rsidRPr="00E27659" w:rsidRDefault="00E27659" w:rsidP="00E27659">
            <w:pPr>
              <w:jc w:val="center"/>
              <w:rPr>
                <w:b/>
                <w:sz w:val="20"/>
              </w:rPr>
            </w:pPr>
            <w:r w:rsidRPr="00E27659">
              <w:rPr>
                <w:b/>
                <w:sz w:val="20"/>
              </w:rPr>
              <w:t>NO</w:t>
            </w:r>
          </w:p>
        </w:tc>
        <w:tc>
          <w:tcPr>
            <w:tcW w:w="642" w:type="pct"/>
            <w:shd w:val="clear" w:color="auto" w:fill="D6DFE8"/>
            <w:vAlign w:val="center"/>
          </w:tcPr>
          <w:p w14:paraId="68E19401" w14:textId="77777777" w:rsidR="00E27659" w:rsidRPr="00E27659" w:rsidRDefault="00E27659" w:rsidP="00E27659">
            <w:pPr>
              <w:jc w:val="center"/>
              <w:rPr>
                <w:b/>
                <w:sz w:val="20"/>
              </w:rPr>
            </w:pPr>
            <w:r w:rsidRPr="00E27659">
              <w:rPr>
                <w:b/>
                <w:sz w:val="20"/>
              </w:rPr>
              <w:t>SI</w:t>
            </w:r>
          </w:p>
        </w:tc>
      </w:tr>
    </w:tbl>
    <w:p w14:paraId="1804874F" w14:textId="06B919D5" w:rsidR="00E27659" w:rsidRDefault="00E27659" w:rsidP="00E27659">
      <w:pPr>
        <w:pStyle w:val="pie"/>
      </w:pPr>
      <w:r>
        <w:rPr>
          <w:b/>
          <w:bCs/>
        </w:rPr>
        <w:t>Tabla 1.</w:t>
      </w:r>
      <w:r>
        <w:rPr>
          <w:b/>
          <w:bCs/>
          <w:lang w:val="es-419"/>
        </w:rPr>
        <w:t xml:space="preserve"> </w:t>
      </w:r>
      <w:r>
        <w:t>Relación de los extintores de con los tipos de fuego. Recuperado de Identificación, preparación y respuestas ante emergencias (2017)</w:t>
      </w:r>
    </w:p>
    <w:p w14:paraId="5836FDF5" w14:textId="77777777" w:rsidR="00E27659" w:rsidRPr="00E27659" w:rsidRDefault="00E27659" w:rsidP="00E27659">
      <w:pPr>
        <w:pStyle w:val="pie"/>
        <w:rPr>
          <w:lang w:val="es-419"/>
        </w:rPr>
      </w:pP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797"/>
      </w:tblGrid>
      <w:tr w:rsidR="00E3518A" w14:paraId="76635ADB" w14:textId="77777777" w:rsidTr="00867286">
        <w:trPr>
          <w:trHeight w:val="154"/>
          <w:jc w:val="center"/>
        </w:trPr>
        <w:tc>
          <w:tcPr>
            <w:tcW w:w="7797" w:type="dxa"/>
          </w:tcPr>
          <w:p w14:paraId="30B6F860" w14:textId="77777777" w:rsidR="00E3518A" w:rsidRDefault="00E3518A" w:rsidP="00867286">
            <w:r w:rsidRPr="00081130">
              <w:rPr>
                <w:noProof/>
                <w:lang w:val="es-419" w:eastAsia="es-419"/>
              </w:rPr>
              <w:drawing>
                <wp:inline distT="0" distB="0" distL="0" distR="0" wp14:anchorId="34138AC8" wp14:editId="6CBFFD1C">
                  <wp:extent cx="4813935" cy="57785"/>
                  <wp:effectExtent l="0" t="0" r="5715" b="0"/>
                  <wp:docPr id="7176" name="Imagen 7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813935" cy="57785"/>
                          </a:xfrm>
                          <a:prstGeom prst="rect">
                            <a:avLst/>
                          </a:prstGeom>
                        </pic:spPr>
                      </pic:pic>
                    </a:graphicData>
                  </a:graphic>
                </wp:inline>
              </w:drawing>
            </w:r>
          </w:p>
        </w:tc>
      </w:tr>
      <w:tr w:rsidR="00E3518A" w14:paraId="35938BCD" w14:textId="77777777" w:rsidTr="00867286">
        <w:trPr>
          <w:trHeight w:val="215"/>
          <w:jc w:val="center"/>
        </w:trPr>
        <w:tc>
          <w:tcPr>
            <w:tcW w:w="7797" w:type="dxa"/>
          </w:tcPr>
          <w:p w14:paraId="39741698" w14:textId="260913CC" w:rsidR="00E3518A" w:rsidRDefault="00E27659" w:rsidP="00E27659">
            <w:pPr>
              <w:pStyle w:val="box1"/>
            </w:pPr>
            <w:r w:rsidRPr="00E27659">
              <w:t>Las medidas para prevenir y abordar los riesgos de accidentes o incidentes, que suceden en el laboratorio son sumamente importantes, aun así, se recomienda que el sistema de vigilancia médica y las medidas sanitarias del laboratorios sean eficientes, para disminuir los efectos de los accidentes.</w:t>
            </w:r>
          </w:p>
        </w:tc>
      </w:tr>
      <w:tr w:rsidR="00E3518A" w14:paraId="25AB34C1" w14:textId="77777777" w:rsidTr="00867286">
        <w:trPr>
          <w:jc w:val="center"/>
        </w:trPr>
        <w:tc>
          <w:tcPr>
            <w:tcW w:w="7797" w:type="dxa"/>
          </w:tcPr>
          <w:p w14:paraId="7867155B" w14:textId="77777777" w:rsidR="00E3518A" w:rsidRDefault="00E3518A" w:rsidP="00867286">
            <w:r w:rsidRPr="00081130">
              <w:rPr>
                <w:noProof/>
                <w:lang w:val="es-419" w:eastAsia="es-419"/>
              </w:rPr>
              <w:drawing>
                <wp:inline distT="0" distB="0" distL="0" distR="0" wp14:anchorId="1C5E0EF0" wp14:editId="5F6FD917">
                  <wp:extent cx="4813935" cy="57785"/>
                  <wp:effectExtent l="0" t="0" r="5715" b="0"/>
                  <wp:docPr id="7177" name="Imagen 7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813935" cy="57785"/>
                          </a:xfrm>
                          <a:prstGeom prst="rect">
                            <a:avLst/>
                          </a:prstGeom>
                        </pic:spPr>
                      </pic:pic>
                    </a:graphicData>
                  </a:graphic>
                </wp:inline>
              </w:drawing>
            </w:r>
          </w:p>
        </w:tc>
      </w:tr>
    </w:tbl>
    <w:p w14:paraId="72B54F7A" w14:textId="77777777" w:rsidR="00E3518A" w:rsidRPr="00E3518A" w:rsidRDefault="00E3518A" w:rsidP="00E3518A"/>
    <w:p w14:paraId="097461CB" w14:textId="77777777" w:rsidR="00597630" w:rsidRPr="007F0FC8" w:rsidRDefault="00597630" w:rsidP="00E27659">
      <w:pPr>
        <w:pStyle w:val="Ttulo2"/>
      </w:pPr>
      <w:bookmarkStart w:id="17" w:name="_Toc501876617"/>
      <w:bookmarkStart w:id="18" w:name="_Toc519060965"/>
      <w:r w:rsidRPr="007F0FC8">
        <w:lastRenderedPageBreak/>
        <w:t>Vigilancia médica y sanitaria</w:t>
      </w:r>
      <w:bookmarkEnd w:id="17"/>
      <w:bookmarkEnd w:id="18"/>
    </w:p>
    <w:p w14:paraId="50D85182" w14:textId="77777777" w:rsidR="00597630" w:rsidRPr="00E27659" w:rsidRDefault="00597630" w:rsidP="00E27659">
      <w:r>
        <w:t>Dentro de los laboratorios, los accidentes e incidentes son inminentes, debido a los procesos, actividades, equipos y muestras, con los que se trabaja. Por consiguiente, es pre</w:t>
      </w:r>
      <w:r w:rsidRPr="00E27659">
        <w:t>ciso que se lleven a cabo las precauciones de vigilancia médica y sanitaria al interior del laboratorio, como también, al personal de trabajo.</w:t>
      </w:r>
    </w:p>
    <w:p w14:paraId="5DFCE443" w14:textId="77777777" w:rsidR="00597630" w:rsidRPr="00E27659" w:rsidRDefault="00597630" w:rsidP="00E27659">
      <w:r w:rsidRPr="00E27659">
        <w:t xml:space="preserve">Para garantizar el bienestar del personal que labora en el laboratorio y evitar accidentes es importante realizar exámenes médicos al personal que ingresé a los laboratorios y además los exámenes se deben realizar de manera rutinaria, con el fin de detectar posibles fuentes de riesgo en la salud del personal. </w:t>
      </w:r>
    </w:p>
    <w:p w14:paraId="75DA3A77" w14:textId="77777777" w:rsidR="00597630" w:rsidRPr="00E27659" w:rsidRDefault="00597630" w:rsidP="00E27659">
      <w:r w:rsidRPr="00E27659">
        <w:t>Otro factor importante que disminuye los riesgos es el uso de implementos de seguridad, generalmente estos elementos, deben estar disponibles para disminuir las fuentes de riesgo del personal que realiza las actividades de riesgo. También deben considerarse los riesgos en el diseño de las instalaciones para evitar peligros, es importante configurar los espacios de forma segura y garantizar la sanidad de los mismos</w:t>
      </w:r>
    </w:p>
    <w:p w14:paraId="70E803CC" w14:textId="77777777" w:rsidR="00597630" w:rsidRPr="00E27659" w:rsidRDefault="00597630" w:rsidP="00E27659">
      <w:r w:rsidRPr="00E27659">
        <w:t xml:space="preserve">Además, que el servicio de evaluación, vigilancia y tratamiento médico para el personal de trabajo se debe mantener actualizado y es importante llevar un registro médico apropiado del personal. </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797"/>
      </w:tblGrid>
      <w:tr w:rsidR="00327406" w14:paraId="7D66F2B5" w14:textId="77777777" w:rsidTr="00E02E15">
        <w:trPr>
          <w:trHeight w:val="154"/>
          <w:jc w:val="center"/>
        </w:trPr>
        <w:tc>
          <w:tcPr>
            <w:tcW w:w="7797" w:type="dxa"/>
          </w:tcPr>
          <w:p w14:paraId="398D50F1" w14:textId="77777777" w:rsidR="00327406" w:rsidRDefault="00327406" w:rsidP="00E02E15">
            <w:r w:rsidRPr="00081130">
              <w:rPr>
                <w:noProof/>
                <w:lang w:val="es-419" w:eastAsia="es-419"/>
              </w:rPr>
              <w:drawing>
                <wp:inline distT="0" distB="0" distL="0" distR="0" wp14:anchorId="744D4D99" wp14:editId="54A6CA76">
                  <wp:extent cx="4813935" cy="57785"/>
                  <wp:effectExtent l="0" t="0" r="5715" b="0"/>
                  <wp:docPr id="2054" name="Imagen 2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813935" cy="57785"/>
                          </a:xfrm>
                          <a:prstGeom prst="rect">
                            <a:avLst/>
                          </a:prstGeom>
                        </pic:spPr>
                      </pic:pic>
                    </a:graphicData>
                  </a:graphic>
                </wp:inline>
              </w:drawing>
            </w:r>
          </w:p>
        </w:tc>
      </w:tr>
      <w:tr w:rsidR="00327406" w14:paraId="0021C869" w14:textId="77777777" w:rsidTr="00E02E15">
        <w:trPr>
          <w:trHeight w:val="215"/>
          <w:jc w:val="center"/>
        </w:trPr>
        <w:tc>
          <w:tcPr>
            <w:tcW w:w="7797" w:type="dxa"/>
          </w:tcPr>
          <w:p w14:paraId="6FE004B7" w14:textId="12741E2F" w:rsidR="00327406" w:rsidRDefault="00327406" w:rsidP="00327406">
            <w:pPr>
              <w:pStyle w:val="box1"/>
            </w:pPr>
            <w:r w:rsidRPr="00327406">
              <w:t>La vigilancia médica es muy importante en el manejo e intervención de los accidentes laborales.</w:t>
            </w:r>
          </w:p>
        </w:tc>
      </w:tr>
      <w:tr w:rsidR="00327406" w14:paraId="6FC50492" w14:textId="77777777" w:rsidTr="00E02E15">
        <w:trPr>
          <w:jc w:val="center"/>
        </w:trPr>
        <w:tc>
          <w:tcPr>
            <w:tcW w:w="7797" w:type="dxa"/>
          </w:tcPr>
          <w:p w14:paraId="2B121539" w14:textId="77777777" w:rsidR="00327406" w:rsidRDefault="00327406" w:rsidP="00E02E15">
            <w:r w:rsidRPr="00081130">
              <w:rPr>
                <w:noProof/>
                <w:lang w:val="es-419" w:eastAsia="es-419"/>
              </w:rPr>
              <w:drawing>
                <wp:inline distT="0" distB="0" distL="0" distR="0" wp14:anchorId="1DB1EFA7" wp14:editId="4E43AAE4">
                  <wp:extent cx="4813935" cy="57785"/>
                  <wp:effectExtent l="0" t="0" r="5715" b="0"/>
                  <wp:docPr id="2055" name="Imagen 2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813935" cy="57785"/>
                          </a:xfrm>
                          <a:prstGeom prst="rect">
                            <a:avLst/>
                          </a:prstGeom>
                        </pic:spPr>
                      </pic:pic>
                    </a:graphicData>
                  </a:graphic>
                </wp:inline>
              </w:drawing>
            </w:r>
          </w:p>
        </w:tc>
      </w:tr>
    </w:tbl>
    <w:p w14:paraId="6C430C77" w14:textId="77777777" w:rsidR="00597630" w:rsidRPr="007F0FC8" w:rsidRDefault="00597630" w:rsidP="00327406">
      <w:pPr>
        <w:pStyle w:val="Ttulo2"/>
      </w:pPr>
      <w:bookmarkStart w:id="19" w:name="_Toc501876618"/>
      <w:bookmarkStart w:id="20" w:name="_Toc519060966"/>
      <w:r w:rsidRPr="007F0FC8">
        <w:t>Accidentes laborales o de trabajo</w:t>
      </w:r>
      <w:bookmarkEnd w:id="19"/>
      <w:bookmarkEnd w:id="20"/>
    </w:p>
    <w:p w14:paraId="7CB1899A" w14:textId="77777777" w:rsidR="00597630" w:rsidRDefault="00597630" w:rsidP="00597630">
      <w:r>
        <w:t xml:space="preserve">Los accidentes laborales integran diferentes factores como lo son: incidentes de trabajos y actos, condiciones o espacios laborales inseguros. Generalmente, los </w:t>
      </w:r>
      <w:r w:rsidRPr="0003201D">
        <w:rPr>
          <w:i/>
        </w:rPr>
        <w:t>incidentes</w:t>
      </w:r>
      <w:r>
        <w:t xml:space="preserve"> de trabajo ocurren en gran medida por actos inseguros que realiza el personal de trabajo y por condiciones o espacios laborales inseguros, por lo cual, los empleadores o empleados deben estar muy atentos a las advertencias de accidente y tomar las medidas necesarias para solucionar los inconvenientes. </w:t>
      </w:r>
    </w:p>
    <w:p w14:paraId="41F8E31D" w14:textId="2867D75C" w:rsidR="00597630" w:rsidRDefault="00327406" w:rsidP="00327406">
      <w:pPr>
        <w:jc w:val="center"/>
      </w:pPr>
      <w:r>
        <w:rPr>
          <w:noProof/>
          <w:lang w:val="es-419" w:eastAsia="es-419"/>
        </w:rPr>
        <w:drawing>
          <wp:inline distT="0" distB="0" distL="0" distR="0" wp14:anchorId="32BD9CFE" wp14:editId="2B15DEDF">
            <wp:extent cx="2880000" cy="1934598"/>
            <wp:effectExtent l="0" t="0" r="0" b="8890"/>
            <wp:docPr id="2056" name="Imagen 2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6" name="imagen10.pn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880000" cy="1934598"/>
                    </a:xfrm>
                    <a:prstGeom prst="rect">
                      <a:avLst/>
                    </a:prstGeom>
                  </pic:spPr>
                </pic:pic>
              </a:graphicData>
            </a:graphic>
          </wp:inline>
        </w:drawing>
      </w:r>
    </w:p>
    <w:p w14:paraId="7EA753E1" w14:textId="77777777" w:rsidR="00327406" w:rsidRDefault="00327406" w:rsidP="00327406">
      <w:pPr>
        <w:pStyle w:val="pie"/>
      </w:pPr>
      <w:r>
        <w:rPr>
          <w:b/>
          <w:bCs/>
        </w:rPr>
        <w:t>Imagen 10. </w:t>
      </w:r>
      <w:r>
        <w:t>Incidente. </w:t>
      </w:r>
      <w:r>
        <w:br/>
      </w:r>
      <w:r>
        <w:rPr>
          <w:rStyle w:val="Textoennegrita"/>
          <w:rFonts w:cs="Arial"/>
          <w:color w:val="444444"/>
          <w:sz w:val="18"/>
          <w:szCs w:val="18"/>
        </w:rPr>
        <w:t>Recuperado de: </w:t>
      </w:r>
      <w:r>
        <w:t>Sistema de Gestión de Seguridad y Salud en el Trabajo, (2017).</w:t>
      </w:r>
    </w:p>
    <w:p w14:paraId="0B29A7BF" w14:textId="77777777" w:rsidR="00597630" w:rsidRDefault="00597630" w:rsidP="00597630">
      <w:r>
        <w:lastRenderedPageBreak/>
        <w:t>Se recomienda la disminución del peligro asegurando los espacios al interior del laboratorio y garantizando las buenas prácticas durante los procesos que se realicen en este.</w:t>
      </w:r>
    </w:p>
    <w:p w14:paraId="39F40698" w14:textId="77777777" w:rsidR="00597630" w:rsidRDefault="00597630" w:rsidP="00597630">
      <w:r>
        <w:t xml:space="preserve">Los hechos que se presentan durante el desarrollo de las actividades en el laboratorio, considerados incidentes de trabajo, son una advertencia de alerta a futuros accidentes, por lo cual se deben tomar las precauciones suficientes y necesarias para evitarlos. </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56"/>
        <w:gridCol w:w="6541"/>
      </w:tblGrid>
      <w:tr w:rsidR="00BC155C" w14:paraId="510A322B" w14:textId="77777777" w:rsidTr="00E02E15">
        <w:trPr>
          <w:jc w:val="center"/>
        </w:trPr>
        <w:tc>
          <w:tcPr>
            <w:tcW w:w="1256" w:type="dxa"/>
            <w:vMerge w:val="restart"/>
          </w:tcPr>
          <w:p w14:paraId="4804AF3F" w14:textId="77777777" w:rsidR="00BC155C" w:rsidRDefault="00BC155C" w:rsidP="00E02E15">
            <w:pPr>
              <w:jc w:val="center"/>
            </w:pPr>
            <w:r>
              <w:object w:dxaOrig="1740" w:dyaOrig="1575" w14:anchorId="545E7D95">
                <v:shape id="_x0000_i1037" type="#_x0000_t75" style="width:59.25pt;height:54pt" o:ole="">
                  <v:imagedata r:id="rId33" o:title=""/>
                </v:shape>
                <o:OLEObject Type="Embed" ProgID="PBrush" ShapeID="_x0000_i1037" DrawAspect="Content" ObjectID="_1592802825" r:id="rId93"/>
              </w:object>
            </w:r>
          </w:p>
        </w:tc>
        <w:tc>
          <w:tcPr>
            <w:tcW w:w="6541" w:type="dxa"/>
          </w:tcPr>
          <w:p w14:paraId="76C3CFDC" w14:textId="77777777" w:rsidR="00BC155C" w:rsidRPr="00D26AFA" w:rsidRDefault="00BC155C" w:rsidP="00E02E15">
            <w:pPr>
              <w:rPr>
                <w:b/>
                <w:color w:val="868686"/>
              </w:rPr>
            </w:pPr>
            <w:r w:rsidRPr="00D26AFA">
              <w:rPr>
                <w:b/>
                <w:color w:val="868686"/>
              </w:rPr>
              <w:t>Nota:</w:t>
            </w:r>
          </w:p>
        </w:tc>
      </w:tr>
      <w:tr w:rsidR="00BC155C" w14:paraId="0CBCF02E" w14:textId="77777777" w:rsidTr="00E02E15">
        <w:trPr>
          <w:jc w:val="center"/>
        </w:trPr>
        <w:tc>
          <w:tcPr>
            <w:tcW w:w="1256" w:type="dxa"/>
            <w:vMerge/>
          </w:tcPr>
          <w:p w14:paraId="0F337038" w14:textId="77777777" w:rsidR="00BC155C" w:rsidRDefault="00BC155C" w:rsidP="00E02E15"/>
        </w:tc>
        <w:tc>
          <w:tcPr>
            <w:tcW w:w="6541" w:type="dxa"/>
          </w:tcPr>
          <w:p w14:paraId="4364CA98" w14:textId="77777777" w:rsidR="00BC155C" w:rsidRDefault="00BC155C" w:rsidP="00E02E15">
            <w:r w:rsidRPr="00081130">
              <w:rPr>
                <w:noProof/>
                <w:lang w:val="es-419" w:eastAsia="es-419"/>
              </w:rPr>
              <w:drawing>
                <wp:inline distT="0" distB="0" distL="0" distR="0" wp14:anchorId="514323CE" wp14:editId="17C17333">
                  <wp:extent cx="4016375" cy="71120"/>
                  <wp:effectExtent l="0" t="0" r="3175" b="5080"/>
                  <wp:docPr id="2057" name="Imagen 2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016375" cy="71120"/>
                          </a:xfrm>
                          <a:prstGeom prst="rect">
                            <a:avLst/>
                          </a:prstGeom>
                        </pic:spPr>
                      </pic:pic>
                    </a:graphicData>
                  </a:graphic>
                </wp:inline>
              </w:drawing>
            </w:r>
          </w:p>
        </w:tc>
      </w:tr>
      <w:tr w:rsidR="00BC155C" w14:paraId="5DEAD5F5" w14:textId="77777777" w:rsidTr="00E02E15">
        <w:trPr>
          <w:jc w:val="center"/>
        </w:trPr>
        <w:tc>
          <w:tcPr>
            <w:tcW w:w="1256" w:type="dxa"/>
            <w:vMerge/>
          </w:tcPr>
          <w:p w14:paraId="4756C8B6" w14:textId="77777777" w:rsidR="00BC155C" w:rsidRDefault="00BC155C" w:rsidP="00E02E15"/>
        </w:tc>
        <w:tc>
          <w:tcPr>
            <w:tcW w:w="6541" w:type="dxa"/>
          </w:tcPr>
          <w:p w14:paraId="3A800FCC" w14:textId="4A3CEA78" w:rsidR="00BC155C" w:rsidRPr="00BE4A24" w:rsidRDefault="00BC155C" w:rsidP="00BC155C">
            <w:pPr>
              <w:pStyle w:val="box2"/>
            </w:pPr>
            <w:r w:rsidRPr="00BC155C">
              <w:t>La omisión de los protocolos de procedimiento, normas, leyes y buenas prácticas en el laboratorio, por ejemplo, no usar guantes y la mascarilla de seguridad al trabajar con compuestos químicos volátiles y corrosivos, hacen parte de los actos inseguros por parte del personal de trabajo.</w:t>
            </w:r>
          </w:p>
        </w:tc>
      </w:tr>
      <w:tr w:rsidR="00BC155C" w14:paraId="4474D604" w14:textId="77777777" w:rsidTr="00E02E15">
        <w:trPr>
          <w:jc w:val="center"/>
        </w:trPr>
        <w:tc>
          <w:tcPr>
            <w:tcW w:w="1256" w:type="dxa"/>
            <w:vMerge/>
          </w:tcPr>
          <w:p w14:paraId="151EF179" w14:textId="77777777" w:rsidR="00BC155C" w:rsidRDefault="00BC155C" w:rsidP="00E02E15"/>
        </w:tc>
        <w:tc>
          <w:tcPr>
            <w:tcW w:w="6541" w:type="dxa"/>
          </w:tcPr>
          <w:p w14:paraId="5F225DC9" w14:textId="77777777" w:rsidR="00BC155C" w:rsidRDefault="00BC155C" w:rsidP="00E02E15">
            <w:r w:rsidRPr="00081130">
              <w:rPr>
                <w:noProof/>
                <w:lang w:val="es-419" w:eastAsia="es-419"/>
              </w:rPr>
              <w:drawing>
                <wp:inline distT="0" distB="0" distL="0" distR="0" wp14:anchorId="736D2B70" wp14:editId="3E286591">
                  <wp:extent cx="4016375" cy="64770"/>
                  <wp:effectExtent l="0" t="0" r="3175" b="0"/>
                  <wp:docPr id="2059" name="Imagen 20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016375" cy="64770"/>
                          </a:xfrm>
                          <a:prstGeom prst="rect">
                            <a:avLst/>
                          </a:prstGeom>
                        </pic:spPr>
                      </pic:pic>
                    </a:graphicData>
                  </a:graphic>
                </wp:inline>
              </w:drawing>
            </w:r>
          </w:p>
        </w:tc>
      </w:tr>
    </w:tbl>
    <w:p w14:paraId="61ADC4DE" w14:textId="77777777" w:rsidR="00597630" w:rsidRDefault="00597630" w:rsidP="00597630"/>
    <w:p w14:paraId="1DFBD4D0" w14:textId="7F1BE605" w:rsidR="00BC155C" w:rsidRDefault="00F66FE1" w:rsidP="00F66FE1">
      <w:pPr>
        <w:jc w:val="center"/>
      </w:pPr>
      <w:r>
        <w:rPr>
          <w:noProof/>
          <w:lang w:val="es-419" w:eastAsia="es-419"/>
        </w:rPr>
        <w:drawing>
          <wp:inline distT="0" distB="0" distL="0" distR="0" wp14:anchorId="6C544374" wp14:editId="7DFC7B3D">
            <wp:extent cx="3600000" cy="1997916"/>
            <wp:effectExtent l="0" t="0" r="635" b="2540"/>
            <wp:docPr id="2060" name="Imagen 20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0" name="imagen11.pn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3600000" cy="1997916"/>
                    </a:xfrm>
                    <a:prstGeom prst="rect">
                      <a:avLst/>
                    </a:prstGeom>
                  </pic:spPr>
                </pic:pic>
              </a:graphicData>
            </a:graphic>
          </wp:inline>
        </w:drawing>
      </w:r>
    </w:p>
    <w:p w14:paraId="5A10D8FB" w14:textId="2E650DBA" w:rsidR="00F66FE1" w:rsidRDefault="00F66FE1" w:rsidP="00F66FE1">
      <w:pPr>
        <w:pStyle w:val="pie"/>
        <w:rPr>
          <w:shd w:val="clear" w:color="auto" w:fill="FFFFFF"/>
        </w:rPr>
      </w:pPr>
      <w:r>
        <w:rPr>
          <w:b/>
          <w:bCs/>
          <w:shd w:val="clear" w:color="auto" w:fill="FFFFFF"/>
        </w:rPr>
        <w:t>Imagen 11. </w:t>
      </w:r>
      <w:r>
        <w:rPr>
          <w:shd w:val="clear" w:color="auto" w:fill="FFFFFF"/>
        </w:rPr>
        <w:t>Malas prácticas en el laboratorio, que representan actos inseguros. </w:t>
      </w:r>
      <w:r>
        <w:br/>
      </w:r>
      <w:r>
        <w:rPr>
          <w:rStyle w:val="Textoennegrita"/>
          <w:rFonts w:ascii="Arial" w:hAnsi="Arial" w:cs="Arial"/>
          <w:color w:val="444444"/>
          <w:sz w:val="18"/>
          <w:szCs w:val="18"/>
          <w:shd w:val="clear" w:color="auto" w:fill="FFFFFF"/>
        </w:rPr>
        <w:t>Recuperado de: </w:t>
      </w:r>
      <w:r>
        <w:rPr>
          <w:shd w:val="clear" w:color="auto" w:fill="FFFFFF"/>
        </w:rPr>
        <w:t>Sistema de Gestión de Seguridad y Salud en el Trabajo, (2017)</w:t>
      </w:r>
    </w:p>
    <w:p w14:paraId="75CC6093" w14:textId="77777777" w:rsidR="00F66FE1" w:rsidRDefault="00F66FE1" w:rsidP="00F66FE1">
      <w:pPr>
        <w:pStyle w:val="pie"/>
      </w:pPr>
    </w:p>
    <w:p w14:paraId="0E43ED19" w14:textId="77777777" w:rsidR="00597630" w:rsidRDefault="00597630" w:rsidP="00F66FE1">
      <w:r>
        <w:t>De igual manera, los espacios de trabajo o elementos inseguros, como</w:t>
      </w:r>
      <w:r w:rsidRPr="00BC77F7">
        <w:rPr>
          <w:rStyle w:val="EjemplosCar"/>
        </w:rPr>
        <w:t xml:space="preserve"> </w:t>
      </w:r>
      <w:r w:rsidRPr="007F0FC8">
        <w:rPr>
          <w:rStyle w:val="EjemplosCar"/>
          <w:color w:val="auto"/>
        </w:rPr>
        <w:t xml:space="preserve">inmuebles con puntas </w:t>
      </w:r>
      <w:r>
        <w:rPr>
          <w:rStyle w:val="EjemplosCar"/>
          <w:color w:val="auto"/>
        </w:rPr>
        <w:t>afiladas</w:t>
      </w:r>
      <w:r w:rsidRPr="007F0FC8">
        <w:rPr>
          <w:rStyle w:val="EjemplosCar"/>
          <w:color w:val="auto"/>
        </w:rPr>
        <w:t>, pisos lisos, iluminación deficiente</w:t>
      </w:r>
      <w:r>
        <w:rPr>
          <w:rStyle w:val="EjemplosCar"/>
          <w:color w:val="auto"/>
        </w:rPr>
        <w:t>, bloqueo de las rutas de evacuación</w:t>
      </w:r>
      <w:r w:rsidRPr="007F0FC8">
        <w:rPr>
          <w:rStyle w:val="EjemplosCar"/>
          <w:color w:val="auto"/>
        </w:rPr>
        <w:t xml:space="preserve"> y mal almacenamiento de sustancias peligrosas</w:t>
      </w:r>
      <w:r w:rsidRPr="007F0FC8">
        <w:t xml:space="preserve">, </w:t>
      </w:r>
      <w:r>
        <w:t>hacen parte de las condiciones inseguras en el ambiente laboral y son causa de accidentes de trabajo.</w:t>
      </w:r>
    </w:p>
    <w:p w14:paraId="5EEB905A" w14:textId="263FF739" w:rsidR="00597630" w:rsidRDefault="00F66FE1" w:rsidP="00F66FE1">
      <w:pPr>
        <w:pStyle w:val="pie"/>
      </w:pPr>
      <w:r>
        <w:rPr>
          <w:noProof/>
          <w:lang w:val="es-419" w:eastAsia="es-419"/>
        </w:rPr>
        <w:lastRenderedPageBreak/>
        <w:drawing>
          <wp:inline distT="0" distB="0" distL="0" distR="0" wp14:anchorId="7EFC1E6B" wp14:editId="0CC645C1">
            <wp:extent cx="3600000" cy="2244066"/>
            <wp:effectExtent l="0" t="0" r="635" b="4445"/>
            <wp:docPr id="2061" name="Imagen 20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1" name="imagen12.pn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3600000" cy="2244066"/>
                    </a:xfrm>
                    <a:prstGeom prst="rect">
                      <a:avLst/>
                    </a:prstGeom>
                  </pic:spPr>
                </pic:pic>
              </a:graphicData>
            </a:graphic>
          </wp:inline>
        </w:drawing>
      </w:r>
    </w:p>
    <w:p w14:paraId="2D6EB95B" w14:textId="2035AA08" w:rsidR="00F66FE1" w:rsidRDefault="00F66FE1" w:rsidP="00F66FE1">
      <w:pPr>
        <w:pStyle w:val="pie"/>
        <w:rPr>
          <w:rFonts w:ascii="Arial" w:hAnsi="Arial" w:cs="Arial"/>
          <w:color w:val="444444"/>
          <w:sz w:val="18"/>
          <w:szCs w:val="18"/>
          <w:shd w:val="clear" w:color="auto" w:fill="FFFFFF"/>
        </w:rPr>
      </w:pPr>
      <w:r>
        <w:rPr>
          <w:rFonts w:ascii="Arial" w:hAnsi="Arial" w:cs="Arial"/>
          <w:b/>
          <w:bCs/>
          <w:color w:val="444444"/>
          <w:sz w:val="18"/>
          <w:szCs w:val="18"/>
          <w:shd w:val="clear" w:color="auto" w:fill="FFFFFF"/>
        </w:rPr>
        <w:t>Imagen 12. </w:t>
      </w:r>
      <w:r>
        <w:rPr>
          <w:rFonts w:ascii="Arial" w:hAnsi="Arial" w:cs="Arial"/>
          <w:color w:val="444444"/>
          <w:sz w:val="18"/>
          <w:szCs w:val="18"/>
          <w:shd w:val="clear" w:color="auto" w:fill="FFFFFF"/>
        </w:rPr>
        <w:t>Condiciones inseguras. </w:t>
      </w:r>
      <w:r>
        <w:rPr>
          <w:rFonts w:ascii="Arial" w:hAnsi="Arial" w:cs="Arial"/>
          <w:color w:val="444444"/>
          <w:sz w:val="18"/>
          <w:szCs w:val="18"/>
        </w:rPr>
        <w:br/>
      </w:r>
      <w:r>
        <w:rPr>
          <w:rStyle w:val="Textoennegrita"/>
          <w:rFonts w:ascii="Arial" w:hAnsi="Arial" w:cs="Arial"/>
          <w:color w:val="444444"/>
          <w:sz w:val="18"/>
          <w:szCs w:val="18"/>
          <w:shd w:val="clear" w:color="auto" w:fill="FFFFFF"/>
        </w:rPr>
        <w:t>Recuperado de: </w:t>
      </w:r>
      <w:r>
        <w:rPr>
          <w:rFonts w:ascii="Arial" w:hAnsi="Arial" w:cs="Arial"/>
          <w:color w:val="444444"/>
          <w:sz w:val="18"/>
          <w:szCs w:val="18"/>
          <w:shd w:val="clear" w:color="auto" w:fill="FFFFFF"/>
        </w:rPr>
        <w:t>Sistema de Gestión de Seguridad y Salud en el Trabajo, (2017)</w:t>
      </w:r>
    </w:p>
    <w:p w14:paraId="40CD884C" w14:textId="77777777" w:rsidR="00F66FE1" w:rsidRPr="00F66FE1" w:rsidRDefault="00F66FE1" w:rsidP="00F66FE1">
      <w:pPr>
        <w:pStyle w:val="pie"/>
      </w:pPr>
    </w:p>
    <w:p w14:paraId="43BFBA5F" w14:textId="45C8BB7D" w:rsidR="00597630" w:rsidRDefault="00597630" w:rsidP="00F66FE1">
      <w:r>
        <w:t>Todos estos factores de causalidad de accidentes en el ambiente laboral, pueden disminuirse realizando una evaluación de riesgo. Esta consiste en la estimación del nivel de peligro o accidentes que generará una amenaza o variable identificada como riesgosa o peligrosa, dentro de esta evaluación se consideran los espacios laborales, los procesos o actividades en el laboratorio, los equipos, los elementos, el material de trabajo, los reactivos y muchas otras variables que hacen parte del laboratorio.</w:t>
      </w:r>
    </w:p>
    <w:p w14:paraId="29A72268" w14:textId="77777777" w:rsidR="00E02E15" w:rsidRDefault="00E02E15" w:rsidP="00F66FE1"/>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797"/>
      </w:tblGrid>
      <w:tr w:rsidR="00E3518A" w14:paraId="1D950C49" w14:textId="77777777" w:rsidTr="00867286">
        <w:trPr>
          <w:trHeight w:val="154"/>
          <w:jc w:val="center"/>
        </w:trPr>
        <w:tc>
          <w:tcPr>
            <w:tcW w:w="7797" w:type="dxa"/>
          </w:tcPr>
          <w:p w14:paraId="1B0157E1" w14:textId="77777777" w:rsidR="00E3518A" w:rsidRDefault="00E3518A" w:rsidP="00867286">
            <w:r w:rsidRPr="00081130">
              <w:rPr>
                <w:noProof/>
                <w:lang w:val="es-419" w:eastAsia="es-419"/>
              </w:rPr>
              <w:drawing>
                <wp:inline distT="0" distB="0" distL="0" distR="0" wp14:anchorId="2B29C089" wp14:editId="7BCC0E6C">
                  <wp:extent cx="4813935" cy="57785"/>
                  <wp:effectExtent l="0" t="0" r="5715" b="0"/>
                  <wp:docPr id="7174" name="Imagen 7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813935" cy="57785"/>
                          </a:xfrm>
                          <a:prstGeom prst="rect">
                            <a:avLst/>
                          </a:prstGeom>
                        </pic:spPr>
                      </pic:pic>
                    </a:graphicData>
                  </a:graphic>
                </wp:inline>
              </w:drawing>
            </w:r>
          </w:p>
        </w:tc>
      </w:tr>
      <w:tr w:rsidR="00E3518A" w14:paraId="156BB340" w14:textId="77777777" w:rsidTr="00867286">
        <w:trPr>
          <w:trHeight w:val="215"/>
          <w:jc w:val="center"/>
        </w:trPr>
        <w:tc>
          <w:tcPr>
            <w:tcW w:w="7797" w:type="dxa"/>
          </w:tcPr>
          <w:p w14:paraId="2FBD8A34" w14:textId="624A954C" w:rsidR="00E3518A" w:rsidRDefault="00F66FE1" w:rsidP="00F66FE1">
            <w:pPr>
              <w:pStyle w:val="box1"/>
            </w:pPr>
            <w:r w:rsidRPr="00F66FE1">
              <w:t>Aunque se tomen las medidas suficientes para disminuir al mínimo los riesgos en los laboratorios, es necesario que se creen planes de emergencia, ya que en caso de accidentes la aplicación de un plan de emergencia es la mejor manera de disminuir los efectos de estos.</w:t>
            </w:r>
          </w:p>
        </w:tc>
      </w:tr>
      <w:tr w:rsidR="00E3518A" w14:paraId="262D1921" w14:textId="77777777" w:rsidTr="00867286">
        <w:trPr>
          <w:jc w:val="center"/>
        </w:trPr>
        <w:tc>
          <w:tcPr>
            <w:tcW w:w="7797" w:type="dxa"/>
          </w:tcPr>
          <w:p w14:paraId="5FC8673B" w14:textId="77777777" w:rsidR="00E3518A" w:rsidRDefault="00E3518A" w:rsidP="00867286">
            <w:r w:rsidRPr="00081130">
              <w:rPr>
                <w:noProof/>
                <w:lang w:val="es-419" w:eastAsia="es-419"/>
              </w:rPr>
              <w:drawing>
                <wp:inline distT="0" distB="0" distL="0" distR="0" wp14:anchorId="5E525073" wp14:editId="16E53880">
                  <wp:extent cx="4813935" cy="57785"/>
                  <wp:effectExtent l="0" t="0" r="5715" b="0"/>
                  <wp:docPr id="7175" name="Imagen 7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813935" cy="57785"/>
                          </a:xfrm>
                          <a:prstGeom prst="rect">
                            <a:avLst/>
                          </a:prstGeom>
                        </pic:spPr>
                      </pic:pic>
                    </a:graphicData>
                  </a:graphic>
                </wp:inline>
              </w:drawing>
            </w:r>
          </w:p>
        </w:tc>
      </w:tr>
    </w:tbl>
    <w:p w14:paraId="2D5D9F10" w14:textId="77777777" w:rsidR="00597630" w:rsidRDefault="00597630" w:rsidP="00F66FE1"/>
    <w:p w14:paraId="2E4A1A1E" w14:textId="77777777" w:rsidR="00597630" w:rsidRPr="001349FF" w:rsidRDefault="00597630" w:rsidP="00F66FE1">
      <w:pPr>
        <w:pStyle w:val="Ttulo1"/>
      </w:pPr>
      <w:bookmarkStart w:id="21" w:name="_Toc501876619"/>
      <w:bookmarkStart w:id="22" w:name="_Toc519060967"/>
      <w:r>
        <w:lastRenderedPageBreak/>
        <w:t>Resumen</w:t>
      </w:r>
      <w:bookmarkEnd w:id="21"/>
      <w:bookmarkEnd w:id="22"/>
    </w:p>
    <w:p w14:paraId="74BBBF4A" w14:textId="77777777" w:rsidR="00597630" w:rsidRDefault="00597630" w:rsidP="00597630">
      <w:r>
        <w:t>En esta unidad se estudiaron diferentes temas relacionados con las normas de seguridad en el laboratorio. Resaltamos aspectos básicos y fundamentales como los grupos de riesgo en un laboratorio de biotecnología como los niveles de cada laboratorio enfocado al tipo de microrganismo con el que se trabaje en este, los códigos de prácticas, tales como la prevención de incendios, planes de emergencia y evacuación.</w:t>
      </w:r>
    </w:p>
    <w:p w14:paraId="61A66F72" w14:textId="77777777" w:rsidR="00597630" w:rsidRDefault="00597630" w:rsidP="00597630">
      <w:r>
        <w:t xml:space="preserve">Además de los temas de vigilancia médica y sanitaria, así como los accidentes laborales enfocándonos en la identificación de situaciones riesgosas. </w:t>
      </w:r>
    </w:p>
    <w:p w14:paraId="0466EC34" w14:textId="77777777" w:rsidR="0065231F" w:rsidRPr="00597630" w:rsidRDefault="0065231F" w:rsidP="00422B07"/>
    <w:p w14:paraId="5470CF70" w14:textId="6371FD85" w:rsidR="00D964FC" w:rsidRPr="00443333" w:rsidRDefault="00D964FC" w:rsidP="00D964FC">
      <w:pPr>
        <w:pStyle w:val="Ttulo"/>
        <w:rPr>
          <w:lang w:val="es-419"/>
        </w:rPr>
      </w:pPr>
      <w:r>
        <w:rPr>
          <w:lang w:val="es-419"/>
        </w:rPr>
        <w:lastRenderedPageBreak/>
        <w:t xml:space="preserve">REFERENCIAS </w:t>
      </w:r>
      <w:r w:rsidRPr="000E7588">
        <w:t>BIBLIOGRAFÍ</w:t>
      </w:r>
      <w:r w:rsidR="00443333">
        <w:rPr>
          <w:lang w:val="es-419"/>
        </w:rPr>
        <w:t>c</w:t>
      </w:r>
      <w:r w:rsidRPr="000E7588">
        <w:t>A</w:t>
      </w:r>
      <w:r w:rsidR="00443333">
        <w:rPr>
          <w:lang w:val="es-419"/>
        </w:rPr>
        <w:t>s</w:t>
      </w:r>
    </w:p>
    <w:p w14:paraId="22622432" w14:textId="77777777" w:rsidR="00A439BB" w:rsidRPr="00A439BB" w:rsidRDefault="00A439BB" w:rsidP="00A439BB">
      <w:pPr>
        <w:shd w:val="clear" w:color="auto" w:fill="FFFFFF"/>
        <w:rPr>
          <w:rFonts w:cs="Arial"/>
        </w:rPr>
      </w:pPr>
      <w:r w:rsidRPr="00A439BB">
        <w:rPr>
          <w:rFonts w:cs="Arial"/>
          <w:b/>
          <w:bCs/>
        </w:rPr>
        <w:t>Departamento de laboratorios. (2014). </w:t>
      </w:r>
      <w:r w:rsidRPr="00A439BB">
        <w:rPr>
          <w:rFonts w:cs="Arial"/>
          <w:i/>
          <w:iCs/>
        </w:rPr>
        <w:t>REGLAMENTACIÓN Y NORMATIVIDAD GENERAL.</w:t>
      </w:r>
      <w:r w:rsidRPr="00A439BB">
        <w:rPr>
          <w:rFonts w:cs="Arial"/>
        </w:rPr>
        <w:t> Santiago de Cali. Retrieved from </w:t>
      </w:r>
      <w:hyperlink r:id="rId96" w:tgtFrame="_blank" w:history="1">
        <w:r w:rsidRPr="00A439BB">
          <w:rPr>
            <w:rStyle w:val="Hipervnculo"/>
            <w:rFonts w:cs="Arial"/>
            <w:color w:val="1854E0"/>
          </w:rPr>
          <w:t>http://www.propiedadintelectualcolombia.com</w:t>
        </w:r>
      </w:hyperlink>
    </w:p>
    <w:p w14:paraId="2A134651" w14:textId="77777777" w:rsidR="00A439BB" w:rsidRPr="00A439BB" w:rsidRDefault="00A439BB" w:rsidP="00A439BB">
      <w:pPr>
        <w:shd w:val="clear" w:color="auto" w:fill="FFFFFF"/>
        <w:rPr>
          <w:rFonts w:cs="Arial"/>
        </w:rPr>
      </w:pPr>
      <w:r w:rsidRPr="00A439BB">
        <w:rPr>
          <w:rFonts w:cs="Arial"/>
          <w:b/>
          <w:bCs/>
        </w:rPr>
        <w:t>Escobar-Castro, G., Pardo Torres, A., Ospina, J., Palacio, W., Salgado, L., Chavarro, V., … Calderón, C. (n.d.). </w:t>
      </w:r>
      <w:r w:rsidRPr="00A439BB">
        <w:rPr>
          <w:rFonts w:cs="Arial"/>
          <w:i/>
          <w:iCs/>
        </w:rPr>
        <w:t>MANUAL PARA LA ELABORACIÓN DE PLANES DE EMERGENCIA Y CONTINGENCIAS EN AGLOMERACIONES DE PÚBLICO DE CARÁCTER PERMANENTE.</w:t>
      </w:r>
    </w:p>
    <w:p w14:paraId="407D5516" w14:textId="77777777" w:rsidR="00A439BB" w:rsidRPr="00A439BB" w:rsidRDefault="00A439BB" w:rsidP="00A439BB">
      <w:pPr>
        <w:shd w:val="clear" w:color="auto" w:fill="FFFFFF"/>
        <w:rPr>
          <w:rFonts w:cs="Arial"/>
          <w:color w:val="858585"/>
          <w:lang w:val="en-US"/>
        </w:rPr>
      </w:pPr>
      <w:r w:rsidRPr="00A439BB">
        <w:rPr>
          <w:rFonts w:cs="Arial"/>
          <w:b/>
          <w:bCs/>
          <w:lang w:val="en-US"/>
        </w:rPr>
        <w:t>Fletcher, L., Goss, E., Phelps, P., Wheeler, A., &amp; O‘Grady, H. (2011). </w:t>
      </w:r>
      <w:r w:rsidRPr="00A439BB">
        <w:rPr>
          <w:rFonts w:cs="Arial"/>
          <w:i/>
          <w:iCs/>
          <w:lang w:val="en-US"/>
        </w:rPr>
        <w:t>Biotechnology Laboratory Methods and; Techniques.</w:t>
      </w:r>
      <w:r w:rsidRPr="00A439BB">
        <w:rPr>
          <w:rFonts w:cs="Arial"/>
          <w:lang w:val="en-US"/>
        </w:rPr>
        <w:t> Retrieved from</w:t>
      </w:r>
      <w:r w:rsidRPr="00A439BB">
        <w:rPr>
          <w:rFonts w:cs="Arial"/>
          <w:color w:val="858585"/>
          <w:lang w:val="en-US"/>
        </w:rPr>
        <w:t> </w:t>
      </w:r>
      <w:hyperlink r:id="rId97" w:tgtFrame="_blank" w:history="1">
        <w:r w:rsidRPr="00A439BB">
          <w:rPr>
            <w:rStyle w:val="Hipervnculo"/>
            <w:rFonts w:cs="Arial"/>
            <w:color w:val="1854E0"/>
            <w:lang w:val="en-US"/>
          </w:rPr>
          <w:t>http://www.austincc.edu/</w:t>
        </w:r>
      </w:hyperlink>
    </w:p>
    <w:p w14:paraId="233607A8" w14:textId="77777777" w:rsidR="00A439BB" w:rsidRPr="00A439BB" w:rsidRDefault="00A439BB" w:rsidP="00A439BB">
      <w:pPr>
        <w:shd w:val="clear" w:color="auto" w:fill="FFFFFF"/>
        <w:rPr>
          <w:rFonts w:cs="Arial"/>
        </w:rPr>
      </w:pPr>
      <w:r w:rsidRPr="00A439BB">
        <w:rPr>
          <w:rFonts w:cs="Arial"/>
          <w:b/>
          <w:bCs/>
          <w:color w:val="858585"/>
        </w:rPr>
        <w:t>L</w:t>
      </w:r>
      <w:r w:rsidRPr="00A439BB">
        <w:rPr>
          <w:rFonts w:cs="Arial"/>
          <w:b/>
          <w:bCs/>
        </w:rPr>
        <w:t>ópez Gaviria, P. A., &amp; López López, C. J. (2016a). </w:t>
      </w:r>
      <w:r w:rsidRPr="00A439BB">
        <w:rPr>
          <w:rFonts w:cs="Arial"/>
          <w:i/>
          <w:iCs/>
        </w:rPr>
        <w:t>CURSO DE SEGURIDAD Y SALUD EN EL TRABAJO: Identificación, preparación y respuestas ante emergencias. </w:t>
      </w:r>
      <w:r w:rsidRPr="00A439BB">
        <w:rPr>
          <w:rFonts w:cs="Arial"/>
        </w:rPr>
        <w:t>Medellín: Universidad De Medellín.</w:t>
      </w:r>
    </w:p>
    <w:p w14:paraId="6AD089A0" w14:textId="77777777" w:rsidR="00A439BB" w:rsidRPr="00A439BB" w:rsidRDefault="00A439BB" w:rsidP="00A439BB">
      <w:pPr>
        <w:shd w:val="clear" w:color="auto" w:fill="FFFFFF"/>
        <w:rPr>
          <w:rFonts w:cs="Arial"/>
        </w:rPr>
      </w:pPr>
      <w:r w:rsidRPr="00A439BB">
        <w:rPr>
          <w:rFonts w:cs="Arial"/>
          <w:b/>
          <w:bCs/>
        </w:rPr>
        <w:t>OFICINA DE PREVENCIÓN DE RIESGOS LABORALES. (2012). </w:t>
      </w:r>
      <w:r w:rsidRPr="00A439BB">
        <w:rPr>
          <w:rFonts w:cs="Arial"/>
          <w:i/>
          <w:iCs/>
        </w:rPr>
        <w:t>PROCEDIMIENTO PARA LA ACTUACIÓN EN CASO DE EMERGENCIA EN LABORATORIOS. </w:t>
      </w:r>
      <w:r w:rsidRPr="00A439BB">
        <w:rPr>
          <w:rFonts w:cs="Arial"/>
        </w:rPr>
        <w:t>Salamanca.</w:t>
      </w:r>
    </w:p>
    <w:p w14:paraId="5D3CB7E8" w14:textId="77777777" w:rsidR="00A439BB" w:rsidRPr="00A439BB" w:rsidRDefault="00A439BB" w:rsidP="00A439BB">
      <w:pPr>
        <w:shd w:val="clear" w:color="auto" w:fill="FFFFFF"/>
        <w:rPr>
          <w:rFonts w:cs="Arial"/>
          <w:color w:val="858585"/>
        </w:rPr>
      </w:pPr>
      <w:r w:rsidRPr="00A439BB">
        <w:rPr>
          <w:rFonts w:cs="Arial"/>
          <w:b/>
          <w:bCs/>
        </w:rPr>
        <w:t>Organización Mundial de la Salud. (2005)</w:t>
      </w:r>
      <w:r w:rsidRPr="00A439BB">
        <w:rPr>
          <w:rFonts w:cs="Arial"/>
        </w:rPr>
        <w:t>.</w:t>
      </w:r>
      <w:r w:rsidRPr="00A439BB">
        <w:rPr>
          <w:rFonts w:cs="Arial"/>
          <w:i/>
          <w:iCs/>
        </w:rPr>
        <w:t>Manual de bioseguridad en el laboratorio. Medigraphic.Com. </w:t>
      </w:r>
      <w:r w:rsidRPr="00A439BB">
        <w:rPr>
          <w:rFonts w:cs="Arial"/>
        </w:rPr>
        <w:t>Ginebra. Retrieved from</w:t>
      </w:r>
      <w:r w:rsidRPr="00A439BB">
        <w:rPr>
          <w:rFonts w:cs="Arial"/>
          <w:color w:val="858585"/>
        </w:rPr>
        <w:t> </w:t>
      </w:r>
      <w:hyperlink r:id="rId98" w:tgtFrame="_blank" w:history="1">
        <w:r w:rsidRPr="00A439BB">
          <w:rPr>
            <w:rStyle w:val="Hipervnculo"/>
            <w:rFonts w:cs="Arial"/>
            <w:color w:val="1854E0"/>
          </w:rPr>
          <w:t>https://doi.org/</w:t>
        </w:r>
      </w:hyperlink>
    </w:p>
    <w:p w14:paraId="7D6837FD" w14:textId="77777777" w:rsidR="00A439BB" w:rsidRPr="00A439BB" w:rsidRDefault="00A439BB" w:rsidP="00A439BB">
      <w:pPr>
        <w:shd w:val="clear" w:color="auto" w:fill="FFFFFF"/>
        <w:rPr>
          <w:rFonts w:cs="Arial"/>
        </w:rPr>
      </w:pPr>
      <w:r w:rsidRPr="00A439BB">
        <w:rPr>
          <w:rFonts w:cs="Arial"/>
          <w:b/>
          <w:bCs/>
        </w:rPr>
        <w:t>Rodríguez, A. L. C. (2014). </w:t>
      </w:r>
      <w:r w:rsidRPr="00A439BB">
        <w:rPr>
          <w:rFonts w:cs="Arial"/>
          <w:i/>
          <w:iCs/>
        </w:rPr>
        <w:t>MANUAL DE BIOSEGURIDAD Y NORMAS GENERALES DE TRABAJO (Vol. 51). </w:t>
      </w:r>
      <w:r w:rsidRPr="00A439BB">
        <w:rPr>
          <w:rFonts w:cs="Arial"/>
        </w:rPr>
        <w:t>Medellín.</w:t>
      </w:r>
    </w:p>
    <w:p w14:paraId="2238D6A7" w14:textId="77777777" w:rsidR="00A439BB" w:rsidRPr="00A439BB" w:rsidRDefault="00A439BB" w:rsidP="00A439BB">
      <w:pPr>
        <w:shd w:val="clear" w:color="auto" w:fill="FFFFFF"/>
        <w:rPr>
          <w:rFonts w:cs="Arial"/>
        </w:rPr>
      </w:pPr>
      <w:r w:rsidRPr="00A439BB">
        <w:rPr>
          <w:rFonts w:cs="Arial"/>
          <w:b/>
          <w:bCs/>
        </w:rPr>
        <w:t>Solé, M., Espadalé, R., Aubert, A., &amp; Ortega, I. (2010). </w:t>
      </w:r>
      <w:r w:rsidRPr="00A439BB">
        <w:rPr>
          <w:rFonts w:cs="Arial"/>
          <w:i/>
          <w:iCs/>
        </w:rPr>
        <w:t>Desinfectantes: características y usos más corrientes. </w:t>
      </w:r>
      <w:r w:rsidRPr="00A439BB">
        <w:rPr>
          <w:rFonts w:cs="Arial"/>
        </w:rPr>
        <w:t>INSTITUTO NACIONAL DE SEGURIDAD E HIGIENE EN EL TRABAJO (Vol. 2). Retrieved from </w:t>
      </w:r>
      <w:hyperlink r:id="rId99" w:tgtFrame="_blank" w:history="1">
        <w:r w:rsidRPr="00A439BB">
          <w:rPr>
            <w:rStyle w:val="Hipervnculo"/>
            <w:rFonts w:cs="Arial"/>
            <w:color w:val="1854E0"/>
          </w:rPr>
          <w:t>www.adiveter.com/</w:t>
        </w:r>
      </w:hyperlink>
    </w:p>
    <w:p w14:paraId="70A84837" w14:textId="77777777" w:rsidR="005E2CEB" w:rsidRPr="00A439BB" w:rsidRDefault="005E2CEB" w:rsidP="00A439BB">
      <w:pPr>
        <w:jc w:val="left"/>
      </w:pPr>
    </w:p>
    <w:p w14:paraId="325E50DF" w14:textId="249D8347" w:rsidR="00F54FCA" w:rsidRPr="000E7588" w:rsidRDefault="00F54FCA">
      <w:pPr>
        <w:spacing w:after="160" w:line="259" w:lineRule="auto"/>
        <w:jc w:val="left"/>
      </w:pPr>
      <w:r w:rsidRPr="000E7588">
        <w:br w:type="page"/>
      </w:r>
    </w:p>
    <w:p w14:paraId="63D8932D" w14:textId="6648799A" w:rsidR="00994727" w:rsidRPr="000E7588" w:rsidRDefault="0065231F" w:rsidP="00C675FD">
      <w:pPr>
        <w:pStyle w:val="Ttulo"/>
      </w:pPr>
      <w:r w:rsidRPr="000E7588">
        <w:lastRenderedPageBreak/>
        <w:t>CRÉDITOS</w:t>
      </w:r>
    </w:p>
    <w:p w14:paraId="34438487" w14:textId="5529BEEC" w:rsidR="00A26BF6" w:rsidRPr="000E7588" w:rsidRDefault="00A26BF6" w:rsidP="00A26BF6">
      <w:pPr>
        <w:rPr>
          <w:rFonts w:ascii="Times New Roman" w:hAnsi="Times New Roman"/>
        </w:rPr>
      </w:pPr>
      <w:r w:rsidRPr="000E7588">
        <w:t xml:space="preserve">El Objeto Virtual de Aprendizaje </w:t>
      </w:r>
      <w:r w:rsidR="00F66FE1" w:rsidRPr="00F66FE1">
        <w:rPr>
          <w:rStyle w:val="Textoennegrita"/>
        </w:rPr>
        <w:t>Grupos de riesgo y códigos de práctica en un laboratorio de biotecnología</w:t>
      </w:r>
      <w:r w:rsidR="00F66FE1">
        <w:rPr>
          <w:rStyle w:val="Textoennegrita"/>
          <w:lang w:val="es-419"/>
        </w:rPr>
        <w:t xml:space="preserve">, </w:t>
      </w:r>
      <w:r w:rsidRPr="000E7588">
        <w:t>es propiedad de la Universidad de Medellín, el contenido, diseño gráfico y demás material didáctico, están protegidos por las leyes que rigen la propiedad intelectual.</w:t>
      </w:r>
    </w:p>
    <w:p w14:paraId="1D400C2E" w14:textId="77777777" w:rsidR="00A26BF6" w:rsidRPr="000E7588" w:rsidRDefault="00A26BF6" w:rsidP="00A26BF6">
      <w:r w:rsidRPr="000E7588">
        <w:t>Para utilizar todo o parte de este material debe contar con autorización expresa.</w:t>
      </w:r>
    </w:p>
    <w:p w14:paraId="3D201215" w14:textId="77777777" w:rsidR="00A26BF6" w:rsidRPr="000E7588" w:rsidRDefault="00A26BF6" w:rsidP="00A26BF6">
      <w:r w:rsidRPr="000E7588">
        <w:rPr>
          <w:rStyle w:val="Textoennegrita"/>
        </w:rPr>
        <w:t>Derechos reservados ®</w:t>
      </w:r>
    </w:p>
    <w:p w14:paraId="2B504391" w14:textId="38D85293" w:rsidR="00A26BF6" w:rsidRPr="000E7588" w:rsidRDefault="00A26BF6" w:rsidP="00A26BF6"/>
    <w:tbl>
      <w:tblPr>
        <w:tblStyle w:val="Tablaconcuadrcu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34"/>
        <w:gridCol w:w="2112"/>
        <w:gridCol w:w="1023"/>
        <w:gridCol w:w="3135"/>
      </w:tblGrid>
      <w:tr w:rsidR="00F66FE1" w:rsidRPr="008B3CB0" w14:paraId="0124B8AB" w14:textId="77777777" w:rsidTr="00E02E15">
        <w:trPr>
          <w:trHeight w:val="1216"/>
        </w:trPr>
        <w:tc>
          <w:tcPr>
            <w:tcW w:w="1666" w:type="pct"/>
          </w:tcPr>
          <w:p w14:paraId="0C1BB658" w14:textId="77777777" w:rsidR="00F66FE1" w:rsidRPr="008B3CB0" w:rsidRDefault="00F66FE1" w:rsidP="00E02E15">
            <w:pPr>
              <w:pStyle w:val="H3"/>
            </w:pPr>
            <w:r w:rsidRPr="008B3CB0">
              <w:t>EXPERTO</w:t>
            </w:r>
            <w:r>
              <w:t xml:space="preserve"> </w:t>
            </w:r>
            <w:r w:rsidRPr="008B3CB0">
              <w:t>TEMÁTICO</w:t>
            </w:r>
          </w:p>
          <w:p w14:paraId="3B96352A" w14:textId="77777777" w:rsidR="00F66FE1" w:rsidRDefault="00F66FE1" w:rsidP="00F66FE1">
            <w:pPr>
              <w:pStyle w:val="H4"/>
            </w:pPr>
            <w:r>
              <w:t>Liliana Botero Botero</w:t>
            </w:r>
          </w:p>
          <w:p w14:paraId="019F1E3E" w14:textId="77777777" w:rsidR="00F66FE1" w:rsidRDefault="00F66FE1" w:rsidP="00F66FE1">
            <w:pPr>
              <w:pStyle w:val="H4"/>
            </w:pPr>
            <w:r>
              <w:t>Yohanneth Paola Reyes Torres</w:t>
            </w:r>
          </w:p>
          <w:p w14:paraId="544902E6" w14:textId="77777777" w:rsidR="00F66FE1" w:rsidRDefault="00F66FE1" w:rsidP="00F66FE1">
            <w:pPr>
              <w:pStyle w:val="H4"/>
            </w:pPr>
            <w:r>
              <w:t>Mónica Julieth Orozco</w:t>
            </w:r>
          </w:p>
          <w:p w14:paraId="2E6E22B5" w14:textId="3F8A2795" w:rsidR="00F66FE1" w:rsidRPr="008B3CB0" w:rsidRDefault="00F66FE1" w:rsidP="00807EC9">
            <w:pPr>
              <w:pStyle w:val="H4"/>
            </w:pPr>
            <w:r>
              <w:t xml:space="preserve">Susana Gómez López </w:t>
            </w:r>
          </w:p>
        </w:tc>
        <w:tc>
          <w:tcPr>
            <w:tcW w:w="1667" w:type="pct"/>
            <w:gridSpan w:val="2"/>
          </w:tcPr>
          <w:p w14:paraId="5236553E" w14:textId="77777777" w:rsidR="00F66FE1" w:rsidRPr="008B3CB0" w:rsidRDefault="00F66FE1" w:rsidP="00E02E15">
            <w:pPr>
              <w:pStyle w:val="H3"/>
            </w:pPr>
            <w:r w:rsidRPr="008B3CB0">
              <w:t>PAR</w:t>
            </w:r>
            <w:r>
              <w:t xml:space="preserve"> </w:t>
            </w:r>
            <w:r w:rsidRPr="008B3CB0">
              <w:t>EVALUADOR</w:t>
            </w:r>
          </w:p>
          <w:p w14:paraId="1117BAEE" w14:textId="77777777" w:rsidR="00F66FE1" w:rsidRPr="00F66FE1" w:rsidRDefault="00F66FE1" w:rsidP="00F66FE1">
            <w:pPr>
              <w:jc w:val="center"/>
              <w:rPr>
                <w:sz w:val="18"/>
              </w:rPr>
            </w:pPr>
            <w:r w:rsidRPr="00F66FE1">
              <w:rPr>
                <w:sz w:val="18"/>
              </w:rPr>
              <w:t>Camilo Pizarro</w:t>
            </w:r>
          </w:p>
          <w:p w14:paraId="4EA880D0" w14:textId="77777777" w:rsidR="00F66FE1" w:rsidRPr="008B3CB0" w:rsidRDefault="00F66FE1" w:rsidP="00E02E15">
            <w:pPr>
              <w:pStyle w:val="H4"/>
            </w:pPr>
          </w:p>
        </w:tc>
        <w:tc>
          <w:tcPr>
            <w:tcW w:w="1667" w:type="pct"/>
          </w:tcPr>
          <w:p w14:paraId="31628208" w14:textId="77777777" w:rsidR="00F66FE1" w:rsidRPr="008B3CB0" w:rsidRDefault="00F66FE1" w:rsidP="00E02E15">
            <w:pPr>
              <w:pStyle w:val="H3"/>
            </w:pPr>
            <w:r w:rsidRPr="008B3CB0">
              <w:t>GESTOR</w:t>
            </w:r>
            <w:r>
              <w:t xml:space="preserve"> </w:t>
            </w:r>
            <w:r w:rsidRPr="008B3CB0">
              <w:t>PEDAGÓGICO</w:t>
            </w:r>
            <w:r>
              <w:t xml:space="preserve"> </w:t>
            </w:r>
            <w:r w:rsidRPr="008B3CB0">
              <w:t>VIRTUAL</w:t>
            </w:r>
          </w:p>
          <w:p w14:paraId="2B2337E9" w14:textId="77777777" w:rsidR="00F66FE1" w:rsidRPr="008B3CB0" w:rsidRDefault="00F66FE1" w:rsidP="00E02E15">
            <w:pPr>
              <w:pStyle w:val="H4"/>
            </w:pPr>
            <w:r>
              <w:rPr>
                <w:lang w:val="es-419"/>
              </w:rPr>
              <w:t>Carolina Llanos Tobón</w:t>
            </w:r>
          </w:p>
        </w:tc>
      </w:tr>
      <w:tr w:rsidR="00F66FE1" w:rsidRPr="008B3CB0" w14:paraId="14703631" w14:textId="77777777" w:rsidTr="00E02E15">
        <w:trPr>
          <w:trHeight w:val="1418"/>
        </w:trPr>
        <w:tc>
          <w:tcPr>
            <w:tcW w:w="1666" w:type="pct"/>
          </w:tcPr>
          <w:p w14:paraId="78CD357C" w14:textId="77777777" w:rsidR="00F66FE1" w:rsidRPr="008B3CB0" w:rsidRDefault="00F66FE1" w:rsidP="00E02E15">
            <w:pPr>
              <w:pStyle w:val="H3"/>
            </w:pPr>
            <w:r w:rsidRPr="008B3CB0">
              <w:t>GESTOR</w:t>
            </w:r>
            <w:r>
              <w:t xml:space="preserve"> </w:t>
            </w:r>
            <w:r w:rsidRPr="008B3CB0">
              <w:t>DE</w:t>
            </w:r>
            <w:r>
              <w:t xml:space="preserve"> </w:t>
            </w:r>
            <w:r w:rsidRPr="008B3CB0">
              <w:t>RECURSOS</w:t>
            </w:r>
            <w:r>
              <w:t xml:space="preserve"> </w:t>
            </w:r>
            <w:r w:rsidRPr="008B3CB0">
              <w:t>EDUCATIVOS</w:t>
            </w:r>
            <w:r>
              <w:t xml:space="preserve"> </w:t>
            </w:r>
            <w:r w:rsidRPr="008B3CB0">
              <w:t>DIGITALES</w:t>
            </w:r>
          </w:p>
          <w:p w14:paraId="7389CD2E" w14:textId="77777777" w:rsidR="00F66FE1" w:rsidRPr="00222771" w:rsidRDefault="00F66FE1" w:rsidP="00E02E15">
            <w:pPr>
              <w:jc w:val="center"/>
              <w:rPr>
                <w:sz w:val="18"/>
              </w:rPr>
            </w:pPr>
            <w:r w:rsidRPr="00222771">
              <w:rPr>
                <w:sz w:val="18"/>
              </w:rPr>
              <w:t>Sebastián Paniagua Isaza</w:t>
            </w:r>
          </w:p>
          <w:p w14:paraId="0891621D" w14:textId="77777777" w:rsidR="00F66FE1" w:rsidRPr="008B3CB0" w:rsidRDefault="00F66FE1" w:rsidP="00E02E15">
            <w:pPr>
              <w:pStyle w:val="H4"/>
            </w:pPr>
          </w:p>
        </w:tc>
        <w:tc>
          <w:tcPr>
            <w:tcW w:w="1667" w:type="pct"/>
            <w:gridSpan w:val="2"/>
          </w:tcPr>
          <w:p w14:paraId="4C6DA483" w14:textId="77777777" w:rsidR="00F66FE1" w:rsidRPr="008B3CB0" w:rsidRDefault="00F66FE1" w:rsidP="00E02E15">
            <w:pPr>
              <w:pStyle w:val="H3"/>
            </w:pPr>
            <w:r w:rsidRPr="008B3CB0">
              <w:t>GESTOR</w:t>
            </w:r>
            <w:r>
              <w:t xml:space="preserve"> </w:t>
            </w:r>
            <w:r w:rsidRPr="008B3CB0">
              <w:t>DIGITAL</w:t>
            </w:r>
            <w:r>
              <w:t xml:space="preserve"> </w:t>
            </w:r>
            <w:r w:rsidRPr="008B3CB0">
              <w:t>Y</w:t>
            </w:r>
            <w:r>
              <w:t xml:space="preserve"> </w:t>
            </w:r>
            <w:r w:rsidRPr="008B3CB0">
              <w:t>MULTIMEDIA</w:t>
            </w:r>
          </w:p>
          <w:p w14:paraId="254D155A" w14:textId="77777777" w:rsidR="00F66FE1" w:rsidRDefault="00F66FE1" w:rsidP="00E02E15">
            <w:pPr>
              <w:pStyle w:val="H4"/>
            </w:pPr>
            <w:r w:rsidRPr="008B3CB0">
              <w:t>Santiago</w:t>
            </w:r>
            <w:r>
              <w:t xml:space="preserve"> </w:t>
            </w:r>
            <w:r w:rsidRPr="008B3CB0">
              <w:t>Hernández</w:t>
            </w:r>
            <w:r>
              <w:t xml:space="preserve"> </w:t>
            </w:r>
            <w:r w:rsidRPr="008B3CB0">
              <w:t>Restrepo</w:t>
            </w:r>
          </w:p>
          <w:p w14:paraId="34868D9B" w14:textId="2BF367DF" w:rsidR="00F66FE1" w:rsidRPr="008B3CB0" w:rsidRDefault="00F66FE1" w:rsidP="00807EC9">
            <w:pPr>
              <w:jc w:val="center"/>
            </w:pPr>
            <w:r w:rsidRPr="00222771">
              <w:rPr>
                <w:sz w:val="18"/>
              </w:rPr>
              <w:t>Sergio Yepes Peña</w:t>
            </w:r>
          </w:p>
        </w:tc>
        <w:tc>
          <w:tcPr>
            <w:tcW w:w="1667" w:type="pct"/>
          </w:tcPr>
          <w:p w14:paraId="28F338C5" w14:textId="77777777" w:rsidR="00F66FE1" w:rsidRPr="008B3CB0" w:rsidRDefault="00F66FE1" w:rsidP="00E02E15">
            <w:pPr>
              <w:pStyle w:val="H3"/>
            </w:pPr>
            <w:r w:rsidRPr="008B3CB0">
              <w:t>GESTOR</w:t>
            </w:r>
            <w:r>
              <w:t xml:space="preserve"> </w:t>
            </w:r>
            <w:r w:rsidRPr="008B3CB0">
              <w:t>DE</w:t>
            </w:r>
            <w:r>
              <w:t xml:space="preserve"> </w:t>
            </w:r>
            <w:r w:rsidRPr="008B3CB0">
              <w:t>CONTENIDOS</w:t>
            </w:r>
            <w:r>
              <w:t xml:space="preserve"> </w:t>
            </w:r>
            <w:r w:rsidRPr="008B3CB0">
              <w:t>VIRTUALES</w:t>
            </w:r>
          </w:p>
          <w:p w14:paraId="15D59FA8" w14:textId="77777777" w:rsidR="00F66FE1" w:rsidRDefault="00F66FE1" w:rsidP="00E02E15">
            <w:pPr>
              <w:pStyle w:val="H4"/>
            </w:pPr>
            <w:r>
              <w:t>Sebastián Paniagua Isaza</w:t>
            </w:r>
          </w:p>
          <w:p w14:paraId="3F5AAB73" w14:textId="321D5FDD" w:rsidR="00F66FE1" w:rsidRPr="008B3CB0" w:rsidRDefault="00F66FE1" w:rsidP="00E02E15">
            <w:pPr>
              <w:pStyle w:val="H4"/>
            </w:pPr>
          </w:p>
        </w:tc>
      </w:tr>
      <w:tr w:rsidR="00F66FE1" w:rsidRPr="008B3CB0" w14:paraId="2230D7FF" w14:textId="77777777" w:rsidTr="00E02E15">
        <w:trPr>
          <w:trHeight w:val="1483"/>
        </w:trPr>
        <w:tc>
          <w:tcPr>
            <w:tcW w:w="1666" w:type="pct"/>
          </w:tcPr>
          <w:p w14:paraId="2FDBC05B" w14:textId="77777777" w:rsidR="00F66FE1" w:rsidRPr="008B3CB0" w:rsidRDefault="00F66FE1" w:rsidP="00E02E15">
            <w:pPr>
              <w:pStyle w:val="H3"/>
            </w:pPr>
            <w:r w:rsidRPr="008B3CB0">
              <w:t>GESTOR</w:t>
            </w:r>
            <w:r>
              <w:t xml:space="preserve"> </w:t>
            </w:r>
            <w:r w:rsidRPr="008B3CB0">
              <w:t>DE</w:t>
            </w:r>
            <w:r>
              <w:t xml:space="preserve"> </w:t>
            </w:r>
            <w:r w:rsidRPr="008B3CB0">
              <w:t>CALIDAD</w:t>
            </w:r>
            <w:r>
              <w:t xml:space="preserve"> </w:t>
            </w:r>
            <w:r w:rsidRPr="008B3CB0">
              <w:t>VIRTUAL</w:t>
            </w:r>
          </w:p>
          <w:p w14:paraId="70F646F1" w14:textId="33E48D89" w:rsidR="00F66FE1" w:rsidRPr="008B3CB0" w:rsidRDefault="00F66FE1" w:rsidP="00807EC9">
            <w:pPr>
              <w:jc w:val="center"/>
            </w:pPr>
            <w:r w:rsidRPr="00222771">
              <w:rPr>
                <w:sz w:val="18"/>
              </w:rPr>
              <w:t>Daniel Jaramillo</w:t>
            </w:r>
          </w:p>
        </w:tc>
        <w:tc>
          <w:tcPr>
            <w:tcW w:w="1667" w:type="pct"/>
            <w:gridSpan w:val="2"/>
          </w:tcPr>
          <w:p w14:paraId="330C8071" w14:textId="77777777" w:rsidR="00F66FE1" w:rsidRPr="008B3CB0" w:rsidRDefault="00F66FE1" w:rsidP="00E02E15">
            <w:pPr>
              <w:pStyle w:val="H3"/>
            </w:pPr>
            <w:r w:rsidRPr="008B3CB0">
              <w:t>MEDIADOR</w:t>
            </w:r>
            <w:r>
              <w:t xml:space="preserve"> </w:t>
            </w:r>
            <w:r w:rsidRPr="008B3CB0">
              <w:t>DE</w:t>
            </w:r>
            <w:r>
              <w:t xml:space="preserve"> </w:t>
            </w:r>
            <w:r w:rsidRPr="008B3CB0">
              <w:t>EDUCACIÓN</w:t>
            </w:r>
            <w:r>
              <w:t xml:space="preserve"> </w:t>
            </w:r>
            <w:r w:rsidRPr="008B3CB0">
              <w:t>VIRTUAL</w:t>
            </w:r>
          </w:p>
          <w:p w14:paraId="2C524EEC" w14:textId="62168B19" w:rsidR="00F66FE1" w:rsidRPr="008B3CB0" w:rsidRDefault="00F66FE1" w:rsidP="00807EC9">
            <w:pPr>
              <w:pStyle w:val="H4"/>
            </w:pPr>
            <w:r w:rsidRPr="008B3CB0">
              <w:t>Carolina</w:t>
            </w:r>
            <w:r>
              <w:t xml:space="preserve"> </w:t>
            </w:r>
            <w:r w:rsidRPr="008B3CB0">
              <w:t>Llanos</w:t>
            </w:r>
            <w:r>
              <w:t xml:space="preserve"> </w:t>
            </w:r>
            <w:r w:rsidRPr="008B3CB0">
              <w:t>Tobón</w:t>
            </w:r>
          </w:p>
        </w:tc>
        <w:tc>
          <w:tcPr>
            <w:tcW w:w="1667" w:type="pct"/>
          </w:tcPr>
          <w:p w14:paraId="6CAA6FC0" w14:textId="77777777" w:rsidR="00F66FE1" w:rsidRPr="008B3CB0" w:rsidRDefault="00F66FE1" w:rsidP="00E02E15">
            <w:pPr>
              <w:pStyle w:val="H3"/>
            </w:pPr>
            <w:r w:rsidRPr="008B3CB0">
              <w:t>MEDIADOR</w:t>
            </w:r>
            <w:r>
              <w:t xml:space="preserve"> </w:t>
            </w:r>
            <w:r w:rsidRPr="008B3CB0">
              <w:t>DE</w:t>
            </w:r>
            <w:r>
              <w:t xml:space="preserve"> </w:t>
            </w:r>
            <w:r w:rsidRPr="008B3CB0">
              <w:t>TIC</w:t>
            </w:r>
          </w:p>
          <w:p w14:paraId="618E110C" w14:textId="77777777" w:rsidR="00F66FE1" w:rsidRPr="008B3CB0" w:rsidRDefault="00F66FE1" w:rsidP="00E02E15">
            <w:pPr>
              <w:pStyle w:val="H4"/>
            </w:pPr>
            <w:r w:rsidRPr="008B3CB0">
              <w:t>Jennifer</w:t>
            </w:r>
            <w:r>
              <w:t xml:space="preserve"> </w:t>
            </w:r>
            <w:r w:rsidRPr="008B3CB0">
              <w:t>Ospina</w:t>
            </w:r>
            <w:r>
              <w:t xml:space="preserve"> </w:t>
            </w:r>
            <w:r w:rsidRPr="008B3CB0">
              <w:t>Ramírez</w:t>
            </w:r>
          </w:p>
        </w:tc>
      </w:tr>
      <w:tr w:rsidR="00F66FE1" w:rsidRPr="008B3CB0" w14:paraId="78E3A94E" w14:textId="77777777" w:rsidTr="00E02E15">
        <w:tc>
          <w:tcPr>
            <w:tcW w:w="3333" w:type="pct"/>
            <w:gridSpan w:val="3"/>
          </w:tcPr>
          <w:p w14:paraId="46DB14EC" w14:textId="77777777" w:rsidR="00F66FE1" w:rsidRPr="008B3CB0" w:rsidRDefault="00F66FE1" w:rsidP="00E02E15">
            <w:pPr>
              <w:pStyle w:val="H3"/>
            </w:pPr>
            <w:r w:rsidRPr="008B3CB0">
              <w:t>LÍDER</w:t>
            </w:r>
            <w:r>
              <w:t xml:space="preserve"> </w:t>
            </w:r>
            <w:r w:rsidRPr="008B3CB0">
              <w:t>DE</w:t>
            </w:r>
            <w:r>
              <w:t xml:space="preserve"> </w:t>
            </w:r>
            <w:r w:rsidRPr="008B3CB0">
              <w:t>EDUCACIÓN</w:t>
            </w:r>
            <w:r>
              <w:t xml:space="preserve"> </w:t>
            </w:r>
            <w:r w:rsidRPr="008B3CB0">
              <w:t>VIRTUAL</w:t>
            </w:r>
            <w:r>
              <w:t xml:space="preserve"> </w:t>
            </w:r>
            <w:r w:rsidRPr="008B3CB0">
              <w:t>Y</w:t>
            </w:r>
            <w:r>
              <w:t xml:space="preserve"> </w:t>
            </w:r>
            <w:r w:rsidRPr="008B3CB0">
              <w:t>TIC</w:t>
            </w:r>
          </w:p>
          <w:p w14:paraId="5DBE7FEB" w14:textId="77777777" w:rsidR="00F66FE1" w:rsidRPr="008B3CB0" w:rsidRDefault="00F66FE1" w:rsidP="00E02E15">
            <w:pPr>
              <w:pStyle w:val="H4"/>
            </w:pPr>
            <w:r w:rsidRPr="008B3CB0">
              <w:t>Sandra</w:t>
            </w:r>
            <w:r>
              <w:t xml:space="preserve"> </w:t>
            </w:r>
            <w:r w:rsidRPr="008B3CB0">
              <w:t>Isabel</w:t>
            </w:r>
            <w:r>
              <w:t xml:space="preserve"> </w:t>
            </w:r>
            <w:r w:rsidRPr="008B3CB0">
              <w:t>Arango</w:t>
            </w:r>
            <w:r>
              <w:t xml:space="preserve"> </w:t>
            </w:r>
            <w:r w:rsidRPr="008B3CB0">
              <w:t>Vásquez</w:t>
            </w:r>
          </w:p>
        </w:tc>
        <w:tc>
          <w:tcPr>
            <w:tcW w:w="1667" w:type="pct"/>
            <w:vAlign w:val="bottom"/>
          </w:tcPr>
          <w:p w14:paraId="703E4092" w14:textId="77777777" w:rsidR="00F66FE1" w:rsidRPr="008B3CB0" w:rsidRDefault="00F66FE1" w:rsidP="00E02E15"/>
          <w:p w14:paraId="1F4017F4" w14:textId="77777777" w:rsidR="00F66FE1" w:rsidRPr="008B3CB0" w:rsidRDefault="00F66FE1" w:rsidP="00E02E15">
            <w:pPr>
              <w:pStyle w:val="pie"/>
            </w:pPr>
          </w:p>
        </w:tc>
      </w:tr>
      <w:tr w:rsidR="00F66FE1" w:rsidRPr="008B3CB0" w14:paraId="4E66F05A" w14:textId="77777777" w:rsidTr="00E02E15">
        <w:tc>
          <w:tcPr>
            <w:tcW w:w="2789" w:type="pct"/>
            <w:gridSpan w:val="2"/>
          </w:tcPr>
          <w:p w14:paraId="50E301FB" w14:textId="77777777" w:rsidR="00F66FE1" w:rsidRPr="008B3CB0" w:rsidRDefault="00F66FE1" w:rsidP="00E02E15">
            <w:pPr>
              <w:spacing w:after="114"/>
              <w:rPr>
                <w:rFonts w:eastAsia="Droid Sans Fallback" w:cs="Helvetica"/>
                <w:b/>
                <w:smallCaps/>
                <w:color w:val="3F637E"/>
                <w:kern w:val="1"/>
                <w:szCs w:val="44"/>
                <w:u w:val="dotted" w:color="95ADCE"/>
                <w:lang w:eastAsia="zh-CN" w:bidi="hi-IN"/>
              </w:rPr>
            </w:pPr>
            <w:r w:rsidRPr="008B3CB0">
              <w:rPr>
                <w:rFonts w:eastAsia="Droid Sans Fallback" w:cs="Helvetica"/>
                <w:b/>
                <w:smallCaps/>
                <w:color w:val="3F637E"/>
                <w:kern w:val="1"/>
                <w:szCs w:val="44"/>
                <w:u w:val="dotted" w:color="95ADCE"/>
                <w:lang w:eastAsia="zh-CN" w:bidi="hi-IN"/>
              </w:rPr>
              <w:t>Asesoría</w:t>
            </w:r>
            <w:r>
              <w:rPr>
                <w:rFonts w:eastAsia="Droid Sans Fallback" w:cs="Helvetica"/>
                <w:b/>
                <w:smallCaps/>
                <w:color w:val="3F637E"/>
                <w:kern w:val="1"/>
                <w:szCs w:val="44"/>
                <w:u w:val="dotted" w:color="95ADCE"/>
                <w:lang w:eastAsia="zh-CN" w:bidi="hi-IN"/>
              </w:rPr>
              <w:t xml:space="preserve"> </w:t>
            </w:r>
            <w:r w:rsidRPr="008B3CB0">
              <w:rPr>
                <w:rFonts w:eastAsia="Droid Sans Fallback" w:cs="Helvetica"/>
                <w:b/>
                <w:smallCaps/>
                <w:color w:val="3F637E"/>
                <w:kern w:val="1"/>
                <w:szCs w:val="44"/>
                <w:u w:val="dotted" w:color="95ADCE"/>
                <w:lang w:eastAsia="zh-CN" w:bidi="hi-IN"/>
              </w:rPr>
              <w:t>técnica</w:t>
            </w:r>
            <w:r>
              <w:rPr>
                <w:rFonts w:eastAsia="Droid Sans Fallback" w:cs="Helvetica"/>
                <w:b/>
                <w:smallCaps/>
                <w:color w:val="3F637E"/>
                <w:kern w:val="1"/>
                <w:szCs w:val="44"/>
                <w:u w:val="dotted" w:color="95ADCE"/>
                <w:lang w:eastAsia="zh-CN" w:bidi="hi-IN"/>
              </w:rPr>
              <w:t xml:space="preserve"> </w:t>
            </w:r>
            <w:r w:rsidRPr="008B3CB0">
              <w:rPr>
                <w:rFonts w:eastAsia="Droid Sans Fallback" w:cs="Helvetica"/>
                <w:b/>
                <w:smallCaps/>
                <w:color w:val="3F637E"/>
                <w:kern w:val="1"/>
                <w:szCs w:val="44"/>
                <w:u w:val="dotted" w:color="95ADCE"/>
                <w:lang w:eastAsia="zh-CN" w:bidi="hi-IN"/>
              </w:rPr>
              <w:t>y</w:t>
            </w:r>
            <w:r>
              <w:rPr>
                <w:rFonts w:eastAsia="Droid Sans Fallback" w:cs="Helvetica"/>
                <w:b/>
                <w:smallCaps/>
                <w:color w:val="3F637E"/>
                <w:kern w:val="1"/>
                <w:szCs w:val="44"/>
                <w:u w:val="dotted" w:color="95ADCE"/>
                <w:lang w:eastAsia="zh-CN" w:bidi="hi-IN"/>
              </w:rPr>
              <w:t xml:space="preserve"> </w:t>
            </w:r>
            <w:r w:rsidRPr="008B3CB0">
              <w:rPr>
                <w:rFonts w:eastAsia="Droid Sans Fallback" w:cs="Helvetica"/>
                <w:b/>
                <w:smallCaps/>
                <w:color w:val="3F637E"/>
                <w:kern w:val="1"/>
                <w:szCs w:val="44"/>
                <w:u w:val="dotted" w:color="95ADCE"/>
                <w:lang w:eastAsia="zh-CN" w:bidi="hi-IN"/>
              </w:rPr>
              <w:t>pedagógica</w:t>
            </w:r>
          </w:p>
          <w:p w14:paraId="55392281" w14:textId="77777777" w:rsidR="00F66FE1" w:rsidRPr="008B3CB0" w:rsidRDefault="00F66FE1" w:rsidP="00E02E15">
            <w:pPr>
              <w:pStyle w:val="H3"/>
            </w:pPr>
            <w:r w:rsidRPr="008B3CB0">
              <w:rPr>
                <w:rFonts w:cs="Arial"/>
                <w:noProof/>
                <w:sz w:val="20"/>
                <w:szCs w:val="20"/>
                <w:lang w:val="es-419" w:eastAsia="es-419"/>
              </w:rPr>
              <w:drawing>
                <wp:anchor distT="0" distB="0" distL="114300" distR="114300" simplePos="0" relativeHeight="251704320" behindDoc="0" locked="0" layoutInCell="1" allowOverlap="1" wp14:anchorId="5E1F9931" wp14:editId="7D44C73C">
                  <wp:simplePos x="0" y="0"/>
                  <wp:positionH relativeFrom="column">
                    <wp:posOffset>1661160</wp:posOffset>
                  </wp:positionH>
                  <wp:positionV relativeFrom="paragraph">
                    <wp:posOffset>491323</wp:posOffset>
                  </wp:positionV>
                  <wp:extent cx="1494865" cy="438150"/>
                  <wp:effectExtent l="0" t="0" r="0" b="0"/>
                  <wp:wrapSquare wrapText="bothSides"/>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1494865" cy="4381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8B3CB0">
              <w:rPr>
                <w:rFonts w:eastAsia="Droid Sans Fallback" w:cs="Helvetica"/>
                <w:b w:val="0"/>
                <w:smallCaps/>
                <w:noProof/>
                <w:color w:val="3F637E"/>
                <w:kern w:val="1"/>
                <w:sz w:val="28"/>
                <w:szCs w:val="44"/>
                <w:u w:val="dotted" w:color="95ADCE"/>
                <w:lang w:val="es-419" w:eastAsia="es-419"/>
              </w:rPr>
              <w:drawing>
                <wp:anchor distT="0" distB="0" distL="114300" distR="114300" simplePos="0" relativeHeight="251705344" behindDoc="0" locked="0" layoutInCell="1" allowOverlap="1" wp14:anchorId="529C5237" wp14:editId="520AE6EA">
                  <wp:simplePos x="0" y="0"/>
                  <wp:positionH relativeFrom="column">
                    <wp:posOffset>15348</wp:posOffset>
                  </wp:positionH>
                  <wp:positionV relativeFrom="paragraph">
                    <wp:posOffset>229104</wp:posOffset>
                  </wp:positionV>
                  <wp:extent cx="1341120" cy="678180"/>
                  <wp:effectExtent l="0" t="0" r="0" b="7620"/>
                  <wp:wrapSquare wrapText="bothSides"/>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logo_evirtual.png"/>
                          <pic:cNvPicPr/>
                        </pic:nvPicPr>
                        <pic:blipFill>
                          <a:blip r:embed="rId101">
                            <a:extLst>
                              <a:ext uri="{28A0092B-C50C-407E-A947-70E740481C1C}">
                                <a14:useLocalDpi xmlns:a14="http://schemas.microsoft.com/office/drawing/2010/main" val="0"/>
                              </a:ext>
                            </a:extLst>
                          </a:blip>
                          <a:stretch>
                            <a:fillRect/>
                          </a:stretch>
                        </pic:blipFill>
                        <pic:spPr>
                          <a:xfrm>
                            <a:off x="0" y="0"/>
                            <a:ext cx="1341120" cy="678180"/>
                          </a:xfrm>
                          <a:prstGeom prst="rect">
                            <a:avLst/>
                          </a:prstGeom>
                        </pic:spPr>
                      </pic:pic>
                    </a:graphicData>
                  </a:graphic>
                  <wp14:sizeRelH relativeFrom="page">
                    <wp14:pctWidth>0</wp14:pctWidth>
                  </wp14:sizeRelH>
                  <wp14:sizeRelV relativeFrom="page">
                    <wp14:pctHeight>0</wp14:pctHeight>
                  </wp14:sizeRelV>
                </wp:anchor>
              </w:drawing>
            </w:r>
          </w:p>
        </w:tc>
        <w:tc>
          <w:tcPr>
            <w:tcW w:w="2211" w:type="pct"/>
            <w:gridSpan w:val="2"/>
            <w:vAlign w:val="bottom"/>
          </w:tcPr>
          <w:p w14:paraId="0BED8629" w14:textId="77777777" w:rsidR="00F66FE1" w:rsidRPr="008B3CB0" w:rsidRDefault="00F66FE1" w:rsidP="00E02E15">
            <w:pPr>
              <w:spacing w:after="0"/>
              <w:jc w:val="center"/>
              <w:rPr>
                <w:rFonts w:cs="Arial"/>
                <w:sz w:val="18"/>
              </w:rPr>
            </w:pPr>
            <w:r>
              <w:rPr>
                <w:rFonts w:cs="Arial"/>
                <w:sz w:val="18"/>
                <w:lang w:val="es-419"/>
              </w:rPr>
              <w:t xml:space="preserve">Febrero de </w:t>
            </w:r>
            <w:r w:rsidRPr="008B3CB0">
              <w:rPr>
                <w:rFonts w:cs="Arial"/>
                <w:sz w:val="18"/>
              </w:rPr>
              <w:t>201</w:t>
            </w:r>
            <w:r>
              <w:rPr>
                <w:rFonts w:cs="Arial"/>
                <w:sz w:val="18"/>
                <w:lang w:val="es-419"/>
              </w:rPr>
              <w:t>7</w:t>
            </w:r>
          </w:p>
          <w:p w14:paraId="32407776" w14:textId="77777777" w:rsidR="00F66FE1" w:rsidRPr="008B3CB0" w:rsidRDefault="00F66FE1" w:rsidP="00E02E15">
            <w:pPr>
              <w:jc w:val="center"/>
              <w:rPr>
                <w:rFonts w:cs="Arial"/>
                <w:sz w:val="18"/>
              </w:rPr>
            </w:pPr>
          </w:p>
          <w:p w14:paraId="6E33B5EB" w14:textId="77777777" w:rsidR="00F66FE1" w:rsidRPr="008B3CB0" w:rsidRDefault="00F66FE1" w:rsidP="00E02E15">
            <w:pPr>
              <w:spacing w:after="0"/>
              <w:jc w:val="center"/>
              <w:rPr>
                <w:rFonts w:cs="Arial"/>
                <w:sz w:val="18"/>
              </w:rPr>
            </w:pPr>
            <w:r w:rsidRPr="008B3CB0">
              <w:rPr>
                <w:rFonts w:cs="Arial"/>
                <w:sz w:val="18"/>
              </w:rPr>
              <w:t>Obra</w:t>
            </w:r>
            <w:r>
              <w:rPr>
                <w:rFonts w:cs="Arial"/>
                <w:sz w:val="18"/>
              </w:rPr>
              <w:t xml:space="preserve"> </w:t>
            </w:r>
            <w:r w:rsidRPr="008B3CB0">
              <w:rPr>
                <w:rFonts w:cs="Arial"/>
                <w:sz w:val="18"/>
              </w:rPr>
              <w:t>publicada</w:t>
            </w:r>
            <w:r>
              <w:rPr>
                <w:rFonts w:cs="Arial"/>
                <w:sz w:val="18"/>
              </w:rPr>
              <w:t xml:space="preserve"> </w:t>
            </w:r>
            <w:r w:rsidRPr="008B3CB0">
              <w:rPr>
                <w:rFonts w:cs="Arial"/>
                <w:sz w:val="18"/>
              </w:rPr>
              <w:t>bajo</w:t>
            </w:r>
            <w:r>
              <w:rPr>
                <w:rFonts w:cs="Arial"/>
                <w:sz w:val="18"/>
              </w:rPr>
              <w:t xml:space="preserve"> </w:t>
            </w:r>
            <w:r w:rsidRPr="008B3CB0">
              <w:rPr>
                <w:rFonts w:cs="Arial"/>
                <w:sz w:val="18"/>
              </w:rPr>
              <w:t>licencia:</w:t>
            </w:r>
          </w:p>
          <w:p w14:paraId="50D6E039" w14:textId="77777777" w:rsidR="00F66FE1" w:rsidRPr="008B3CB0" w:rsidRDefault="00F66FE1" w:rsidP="00E02E15">
            <w:pPr>
              <w:spacing w:after="0"/>
              <w:jc w:val="center"/>
              <w:rPr>
                <w:rFonts w:cs="Arial"/>
                <w:sz w:val="18"/>
              </w:rPr>
            </w:pPr>
            <w:r w:rsidRPr="008B3CB0">
              <w:rPr>
                <w:rFonts w:cs="Arial"/>
                <w:sz w:val="18"/>
              </w:rPr>
              <w:t>Creative</w:t>
            </w:r>
            <w:r>
              <w:rPr>
                <w:rFonts w:cs="Arial"/>
                <w:sz w:val="18"/>
              </w:rPr>
              <w:t xml:space="preserve"> </w:t>
            </w:r>
            <w:r w:rsidRPr="008B3CB0">
              <w:rPr>
                <w:rFonts w:cs="Arial"/>
                <w:sz w:val="18"/>
              </w:rPr>
              <w:t>Commons</w:t>
            </w:r>
            <w:r>
              <w:rPr>
                <w:rFonts w:cs="Arial"/>
                <w:sz w:val="18"/>
              </w:rPr>
              <w:t xml:space="preserve"> </w:t>
            </w:r>
            <w:r w:rsidRPr="008B3CB0">
              <w:rPr>
                <w:rFonts w:cs="Arial"/>
                <w:sz w:val="18"/>
              </w:rPr>
              <w:t>Atribución-Compartir</w:t>
            </w:r>
            <w:r>
              <w:rPr>
                <w:rFonts w:cs="Arial"/>
                <w:sz w:val="18"/>
              </w:rPr>
              <w:t xml:space="preserve"> </w:t>
            </w:r>
            <w:r w:rsidRPr="008B3CB0">
              <w:rPr>
                <w:rFonts w:cs="Arial"/>
                <w:sz w:val="18"/>
              </w:rPr>
              <w:t>Igual</w:t>
            </w:r>
            <w:r>
              <w:rPr>
                <w:rFonts w:cs="Arial"/>
                <w:sz w:val="18"/>
              </w:rPr>
              <w:t xml:space="preserve"> </w:t>
            </w:r>
            <w:r w:rsidRPr="008B3CB0">
              <w:rPr>
                <w:rFonts w:cs="Arial"/>
                <w:sz w:val="18"/>
              </w:rPr>
              <w:t>4.0</w:t>
            </w:r>
            <w:r>
              <w:rPr>
                <w:rFonts w:cs="Arial"/>
                <w:sz w:val="18"/>
              </w:rPr>
              <w:t xml:space="preserve"> </w:t>
            </w:r>
            <w:r w:rsidRPr="008B3CB0">
              <w:rPr>
                <w:rFonts w:cs="Arial"/>
                <w:sz w:val="18"/>
              </w:rPr>
              <w:t>Internacional</w:t>
            </w:r>
          </w:p>
          <w:p w14:paraId="5E64BB41" w14:textId="77777777" w:rsidR="00F66FE1" w:rsidRPr="008B3CB0" w:rsidRDefault="00F66FE1" w:rsidP="00E02E15">
            <w:pPr>
              <w:jc w:val="center"/>
              <w:rPr>
                <w:rFonts w:cs="Arial"/>
                <w:sz w:val="18"/>
              </w:rPr>
            </w:pPr>
          </w:p>
          <w:p w14:paraId="59709091" w14:textId="77777777" w:rsidR="00F66FE1" w:rsidRPr="008B3CB0" w:rsidRDefault="00F66FE1" w:rsidP="00E02E15">
            <w:pPr>
              <w:jc w:val="center"/>
              <w:rPr>
                <w:lang w:eastAsia="es-419"/>
              </w:rPr>
            </w:pPr>
            <w:r w:rsidRPr="008B3CB0">
              <w:rPr>
                <w:rFonts w:eastAsia="Droid Sans Fallback" w:cs="Helvetica"/>
                <w:b/>
                <w:smallCaps/>
                <w:noProof/>
                <w:color w:val="3F637E"/>
                <w:kern w:val="1"/>
                <w:sz w:val="28"/>
                <w:szCs w:val="44"/>
                <w:u w:val="dotted" w:color="95ADCE"/>
                <w:lang w:val="es-419" w:eastAsia="es-419"/>
              </w:rPr>
              <w:drawing>
                <wp:inline distT="0" distB="0" distL="0" distR="0" wp14:anchorId="07497E2C" wp14:editId="297A0553">
                  <wp:extent cx="790575" cy="273661"/>
                  <wp:effectExtent l="0" t="0" r="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c.png"/>
                          <pic:cNvPicPr/>
                        </pic:nvPicPr>
                        <pic:blipFill>
                          <a:blip r:embed="rId102">
                            <a:extLst>
                              <a:ext uri="{28A0092B-C50C-407E-A947-70E740481C1C}">
                                <a14:useLocalDpi xmlns:a14="http://schemas.microsoft.com/office/drawing/2010/main" val="0"/>
                              </a:ext>
                            </a:extLst>
                          </a:blip>
                          <a:stretch>
                            <a:fillRect/>
                          </a:stretch>
                        </pic:blipFill>
                        <pic:spPr>
                          <a:xfrm>
                            <a:off x="0" y="0"/>
                            <a:ext cx="807799" cy="279623"/>
                          </a:xfrm>
                          <a:prstGeom prst="rect">
                            <a:avLst/>
                          </a:prstGeom>
                        </pic:spPr>
                      </pic:pic>
                    </a:graphicData>
                  </a:graphic>
                </wp:inline>
              </w:drawing>
            </w:r>
          </w:p>
        </w:tc>
      </w:tr>
    </w:tbl>
    <w:p w14:paraId="524E8F59" w14:textId="6AB2B18B" w:rsidR="0065231F" w:rsidRPr="000E7588" w:rsidRDefault="0065231F" w:rsidP="00701F4D"/>
    <w:sectPr w:rsidR="0065231F" w:rsidRPr="000E7588" w:rsidSect="00A26BF6">
      <w:headerReference w:type="default" r:id="rId103"/>
      <w:footerReference w:type="default" r:id="rId104"/>
      <w:footerReference w:type="first" r:id="rId105"/>
      <w:pgSz w:w="12240" w:h="15840"/>
      <w:pgMar w:top="1701" w:right="1418" w:bottom="1418" w:left="1418" w:header="680" w:footer="227"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BA0A644" w14:textId="77777777" w:rsidR="00E934FB" w:rsidRDefault="00E934FB" w:rsidP="00543E78">
      <w:r>
        <w:separator/>
      </w:r>
    </w:p>
  </w:endnote>
  <w:endnote w:type="continuationSeparator" w:id="0">
    <w:p w14:paraId="55F703DC" w14:textId="77777777" w:rsidR="00E934FB" w:rsidRDefault="00E934FB" w:rsidP="00543E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entury Gothic">
    <w:panose1 w:val="020B0502020202020204"/>
    <w:charset w:val="00"/>
    <w:family w:val="swiss"/>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Agency FB">
    <w:panose1 w:val="020B0503020202020204"/>
    <w:charset w:val="00"/>
    <w:family w:val="swiss"/>
    <w:pitch w:val="variable"/>
    <w:sig w:usb0="00000003" w:usb1="00000000" w:usb2="00000000" w:usb3="00000000" w:csb0="00000001" w:csb1="00000000"/>
  </w:font>
  <w:font w:name="Droid Sans Fallback">
    <w:charset w:val="01"/>
    <w:family w:val="auto"/>
    <w:pitch w:val="variable"/>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55167655"/>
      <w:docPartObj>
        <w:docPartGallery w:val="Page Numbers (Bottom of Page)"/>
        <w:docPartUnique/>
      </w:docPartObj>
    </w:sdtPr>
    <w:sdtEndPr>
      <w:rPr>
        <w:rFonts w:cs="Arial"/>
        <w:b/>
        <w:color w:val="0089B0"/>
        <w:sz w:val="36"/>
      </w:rPr>
    </w:sdtEndPr>
    <w:sdtContent>
      <w:p w14:paraId="25183F43" w14:textId="77777777" w:rsidR="00E02E15" w:rsidRPr="00BE4A24" w:rsidRDefault="00E02E15" w:rsidP="00C34C0F">
        <w:pPr>
          <w:pStyle w:val="Piedepgina"/>
        </w:pPr>
      </w:p>
      <w:p w14:paraId="4A658DA8" w14:textId="6EDA4753" w:rsidR="00E02E15" w:rsidRPr="00465ED0" w:rsidRDefault="00E02E15" w:rsidP="00C34C0F">
        <w:pPr>
          <w:pStyle w:val="Piedepgina"/>
          <w:jc w:val="center"/>
          <w:rPr>
            <w:rFonts w:cs="Arial"/>
            <w:b/>
            <w:color w:val="0089B0"/>
            <w:sz w:val="36"/>
          </w:rPr>
        </w:pPr>
        <w:r w:rsidRPr="00465ED0">
          <w:rPr>
            <w:rFonts w:cs="Arial"/>
            <w:b/>
            <w:color w:val="0089B0"/>
            <w:sz w:val="36"/>
          </w:rPr>
          <w:fldChar w:fldCharType="begin"/>
        </w:r>
        <w:r w:rsidRPr="00465ED0">
          <w:rPr>
            <w:rFonts w:cs="Arial"/>
            <w:b/>
            <w:color w:val="0089B0"/>
            <w:sz w:val="36"/>
          </w:rPr>
          <w:instrText>PAGE   \* MERGEFORMAT</w:instrText>
        </w:r>
        <w:r w:rsidRPr="00465ED0">
          <w:rPr>
            <w:rFonts w:cs="Arial"/>
            <w:b/>
            <w:color w:val="0089B0"/>
            <w:sz w:val="36"/>
          </w:rPr>
          <w:fldChar w:fldCharType="separate"/>
        </w:r>
        <w:r w:rsidR="00D2731B" w:rsidRPr="00D2731B">
          <w:rPr>
            <w:rFonts w:asciiTheme="minorHAnsi" w:hAnsiTheme="minorHAnsi" w:cs="Arial"/>
            <w:b/>
            <w:noProof/>
            <w:color w:val="0089B0"/>
            <w:sz w:val="36"/>
            <w:lang w:val="es-ES"/>
          </w:rPr>
          <w:t>21</w:t>
        </w:r>
        <w:r w:rsidRPr="00465ED0">
          <w:rPr>
            <w:rFonts w:cs="Arial"/>
            <w:b/>
            <w:color w:val="0089B0"/>
            <w:sz w:val="36"/>
          </w:rPr>
          <w:fldChar w:fldCharType="end"/>
        </w:r>
      </w:p>
    </w:sdtContent>
  </w:sdt>
  <w:p w14:paraId="7ED2E00C" w14:textId="21F48626" w:rsidR="00E02E15" w:rsidRDefault="00E02E15" w:rsidP="00BE4A24">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94836295"/>
      <w:docPartObj>
        <w:docPartGallery w:val="Page Numbers (Bottom of Page)"/>
        <w:docPartUnique/>
      </w:docPartObj>
    </w:sdtPr>
    <w:sdtEndPr/>
    <w:sdtContent>
      <w:p w14:paraId="42552E75" w14:textId="77777777" w:rsidR="00E02E15" w:rsidRDefault="00E02E15">
        <w:pPr>
          <w:pStyle w:val="Piedepgina"/>
          <w:jc w:val="center"/>
        </w:pPr>
        <w:r>
          <w:fldChar w:fldCharType="begin"/>
        </w:r>
        <w:r>
          <w:instrText>PAGE   \* MERGEFORMAT</w:instrText>
        </w:r>
        <w:r>
          <w:fldChar w:fldCharType="separate"/>
        </w:r>
        <w:r w:rsidR="00D2731B" w:rsidRPr="00D2731B">
          <w:rPr>
            <w:noProof/>
            <w:lang w:val="es-ES"/>
          </w:rPr>
          <w:t>1</w:t>
        </w:r>
        <w:r>
          <w:fldChar w:fldCharType="end"/>
        </w:r>
      </w:p>
    </w:sdtContent>
  </w:sdt>
  <w:p w14:paraId="58E40FE0" w14:textId="77777777" w:rsidR="00E02E15" w:rsidRDefault="00E02E15">
    <w:pPr>
      <w:pStyle w:val="Piedepgina"/>
    </w:pPr>
  </w:p>
  <w:p w14:paraId="4041E841" w14:textId="77777777" w:rsidR="00E02E15" w:rsidRDefault="00E02E15"/>
  <w:p w14:paraId="3B77E453" w14:textId="442818C7" w:rsidR="00E02E15" w:rsidRDefault="00E02E15"/>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F48A5A0" w14:textId="77777777" w:rsidR="00E934FB" w:rsidRDefault="00E934FB" w:rsidP="00543E78">
      <w:r>
        <w:separator/>
      </w:r>
    </w:p>
  </w:footnote>
  <w:footnote w:type="continuationSeparator" w:id="0">
    <w:p w14:paraId="47DC7626" w14:textId="77777777" w:rsidR="00E934FB" w:rsidRDefault="00E934FB" w:rsidP="00543E7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AB71B2" w14:textId="7979D027" w:rsidR="00E02E15" w:rsidRDefault="00E02E15" w:rsidP="00BF2417">
    <w:pPr>
      <w:tabs>
        <w:tab w:val="left" w:pos="5985"/>
      </w:tabs>
    </w:pPr>
    <w:r>
      <w:rPr>
        <w:noProof/>
        <w:lang w:val="es-419" w:eastAsia="es-419"/>
      </w:rPr>
      <mc:AlternateContent>
        <mc:Choice Requires="wps">
          <w:drawing>
            <wp:anchor distT="0" distB="0" distL="114300" distR="114300" simplePos="0" relativeHeight="251671552" behindDoc="0" locked="0" layoutInCell="1" allowOverlap="1" wp14:anchorId="283CF8DD" wp14:editId="795DF885">
              <wp:simplePos x="0" y="0"/>
              <wp:positionH relativeFrom="column">
                <wp:posOffset>2414270</wp:posOffset>
              </wp:positionH>
              <wp:positionV relativeFrom="paragraph">
                <wp:posOffset>-231775</wp:posOffset>
              </wp:positionV>
              <wp:extent cx="4286250" cy="476250"/>
              <wp:effectExtent l="0" t="0" r="0" b="0"/>
              <wp:wrapNone/>
              <wp:docPr id="15" name="Rectangle 1771"/>
              <wp:cNvGraphicFramePr/>
              <a:graphic xmlns:a="http://schemas.openxmlformats.org/drawingml/2006/main">
                <a:graphicData uri="http://schemas.microsoft.com/office/word/2010/wordprocessingShape">
                  <wps:wsp>
                    <wps:cNvSpPr/>
                    <wps:spPr>
                      <a:xfrm>
                        <a:off x="0" y="0"/>
                        <a:ext cx="4286250" cy="476250"/>
                      </a:xfrm>
                      <a:prstGeom prst="rect">
                        <a:avLst/>
                      </a:prstGeom>
                      <a:ln>
                        <a:noFill/>
                      </a:ln>
                    </wps:spPr>
                    <wps:txbx>
                      <w:txbxContent>
                        <w:p w14:paraId="528FF971" w14:textId="5BEC78C9" w:rsidR="00E02E15" w:rsidRPr="00D13626" w:rsidRDefault="00E02E15" w:rsidP="001E6C10">
                          <w:pPr>
                            <w:jc w:val="right"/>
                            <w:rPr>
                              <w:b/>
                              <w:i/>
                              <w:color w:val="009999"/>
                              <w:sz w:val="28"/>
                              <w:szCs w:val="28"/>
                            </w:rPr>
                          </w:pPr>
                          <w:r w:rsidRPr="002056C5">
                            <w:rPr>
                              <w:i/>
                              <w:color w:val="009999"/>
                              <w:sz w:val="28"/>
                              <w:szCs w:val="28"/>
                            </w:rPr>
                            <w:t>Grupos de riesgo y códigos de práctica en un laboratorio de biotecnología</w:t>
                          </w:r>
                        </w:p>
                      </w:txbxContent>
                    </wps:txbx>
                    <wps:bodyPr horzOverflow="overflow" vert="horz"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rect w14:anchorId="283CF8DD" id="Rectangle 1771" o:spid="_x0000_s1029" style="position:absolute;left:0;text-align:left;margin-left:190.1pt;margin-top:-18.25pt;width:337.5pt;height:3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" filled="f" stroked="f">
              <v:textbox inset="0,0,0,0">
                <w:txbxContent>
                  <w:p w14:paraId="528FF971" w14:textId="5BEC78C9" w:rsidR="00E02E15" w:rsidRPr="00D13626" w:rsidRDefault="00E02E15" w:rsidP="001E6C10">
                    <w:pPr>
                      <w:jc w:val="right"/>
                      <w:rPr>
                        <w:b/>
                        <w:i/>
                        <w:color w:val="009999"/>
                        <w:sz w:val="28"/>
                        <w:szCs w:val="28"/>
                      </w:rPr>
                    </w:pPr>
                    <w:r w:rsidRPr="002056C5">
                      <w:rPr>
                        <w:i/>
                        <w:color w:val="009999"/>
                        <w:sz w:val="28"/>
                        <w:szCs w:val="28"/>
                      </w:rPr>
                      <w:t>Grupos de riesgo y códigos de práctica en un laboratorio de biotecnología</w:t>
                    </w:r>
                  </w:p>
                </w:txbxContent>
              </v:textbox>
            </v:rect>
          </w:pict>
        </mc:Fallback>
      </mc:AlternateContent>
    </w:r>
    <w:r w:rsidRPr="00C34C0F">
      <w:rPr>
        <w:noProof/>
        <w:color w:val="FF0000"/>
        <w:lang w:val="es-419" w:eastAsia="es-419"/>
      </w:rPr>
      <w:drawing>
        <wp:anchor distT="0" distB="0" distL="114300" distR="114300" simplePos="0" relativeHeight="251673600" behindDoc="1" locked="0" layoutInCell="1" allowOverlap="1" wp14:anchorId="0FC6446E" wp14:editId="790A653A">
          <wp:simplePos x="0" y="0"/>
          <wp:positionH relativeFrom="page">
            <wp:align>right</wp:align>
          </wp:positionH>
          <wp:positionV relativeFrom="paragraph">
            <wp:posOffset>-422275</wp:posOffset>
          </wp:positionV>
          <wp:extent cx="7753350" cy="10053320"/>
          <wp:effectExtent l="0" t="0" r="0" b="5080"/>
          <wp:wrapNone/>
          <wp:docPr id="3" name="Picture 1731"/>
          <wp:cNvGraphicFramePr/>
          <a:graphic xmlns:a="http://schemas.openxmlformats.org/drawingml/2006/main">
            <a:graphicData uri="http://schemas.openxmlformats.org/drawingml/2006/picture">
              <pic:pic xmlns:pic="http://schemas.openxmlformats.org/drawingml/2006/picture">
                <pic:nvPicPr>
                  <pic:cNvPr id="1731" name="Picture 1731"/>
                  <pic:cNvPicPr/>
                </pic:nvPicPr>
                <pic:blipFill>
                  <a:blip r:embed="rId1">
                    <a:extLst>
                      <a:ext uri="{28A0092B-C50C-407E-A947-70E740481C1C}">
                        <a14:useLocalDpi xmlns:a14="http://schemas.microsoft.com/office/drawing/2010/main" val="0"/>
                      </a:ext>
                    </a:extLst>
                  </a:blip>
                  <a:stretch>
                    <a:fillRect/>
                  </a:stretch>
                </pic:blipFill>
                <pic:spPr>
                  <a:xfrm>
                    <a:off x="0" y="0"/>
                    <a:ext cx="7753350" cy="10053320"/>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34.5pt;height:36pt" o:bullet="t">
        <v:imagedata r:id="rId1" o:title="vineta"/>
      </v:shape>
    </w:pict>
  </w:numPicBullet>
  <w:abstractNum w:abstractNumId="0" w15:restartNumberingAfterBreak="0">
    <w:nsid w:val="00000001"/>
    <w:multiLevelType w:val="multilevel"/>
    <w:tmpl w:val="00000001"/>
    <w:name w:val="Lista 1"/>
    <w:lvl w:ilvl="0">
      <w:start w:val="1"/>
      <w:numFmt w:val="bullet"/>
      <w:lvlText w:val=""/>
      <w:lvlPicBulletId w:val="0"/>
      <w:lvlJc w:val="left"/>
      <w:pPr>
        <w:tabs>
          <w:tab w:val="num" w:pos="227"/>
        </w:tabs>
        <w:ind w:left="227" w:hanging="227"/>
      </w:pPr>
      <w:rPr>
        <w:rFonts w:ascii="Symbol" w:hAnsi="Symbol"/>
      </w:rPr>
    </w:lvl>
    <w:lvl w:ilvl="1">
      <w:start w:val="1"/>
      <w:numFmt w:val="bullet"/>
      <w:lvlText w:val=""/>
      <w:lvlPicBulletId w:val="0"/>
      <w:lvlJc w:val="left"/>
      <w:pPr>
        <w:tabs>
          <w:tab w:val="num" w:pos="454"/>
        </w:tabs>
        <w:ind w:left="454" w:hanging="227"/>
      </w:pPr>
      <w:rPr>
        <w:rFonts w:ascii="Symbol" w:hAnsi="Symbol"/>
      </w:rPr>
    </w:lvl>
    <w:lvl w:ilvl="2">
      <w:start w:val="1"/>
      <w:numFmt w:val="bullet"/>
      <w:lvlText w:val=""/>
      <w:lvlPicBulletId w:val="0"/>
      <w:lvlJc w:val="left"/>
      <w:pPr>
        <w:tabs>
          <w:tab w:val="num" w:pos="680"/>
        </w:tabs>
        <w:ind w:left="680" w:hanging="227"/>
      </w:pPr>
      <w:rPr>
        <w:rFonts w:ascii="Symbol" w:hAnsi="Symbol"/>
      </w:rPr>
    </w:lvl>
    <w:lvl w:ilvl="3">
      <w:start w:val="1"/>
      <w:numFmt w:val="bullet"/>
      <w:lvlText w:val=""/>
      <w:lvlPicBulletId w:val="0"/>
      <w:lvlJc w:val="left"/>
      <w:pPr>
        <w:tabs>
          <w:tab w:val="num" w:pos="907"/>
        </w:tabs>
        <w:ind w:left="907" w:hanging="227"/>
      </w:pPr>
      <w:rPr>
        <w:rFonts w:ascii="Symbol" w:hAnsi="Symbol"/>
      </w:rPr>
    </w:lvl>
    <w:lvl w:ilvl="4">
      <w:start w:val="1"/>
      <w:numFmt w:val="bullet"/>
      <w:lvlText w:val=""/>
      <w:lvlPicBulletId w:val="0"/>
      <w:lvlJc w:val="left"/>
      <w:pPr>
        <w:tabs>
          <w:tab w:val="num" w:pos="1134"/>
        </w:tabs>
        <w:ind w:left="1134" w:hanging="227"/>
      </w:pPr>
      <w:rPr>
        <w:rFonts w:ascii="Symbol" w:hAnsi="Symbol"/>
      </w:rPr>
    </w:lvl>
    <w:lvl w:ilvl="5">
      <w:start w:val="1"/>
      <w:numFmt w:val="bullet"/>
      <w:lvlText w:val=""/>
      <w:lvlPicBulletId w:val="0"/>
      <w:lvlJc w:val="left"/>
      <w:pPr>
        <w:tabs>
          <w:tab w:val="num" w:pos="1361"/>
        </w:tabs>
        <w:ind w:left="1361" w:hanging="227"/>
      </w:pPr>
      <w:rPr>
        <w:rFonts w:ascii="Symbol" w:hAnsi="Symbol"/>
      </w:rPr>
    </w:lvl>
    <w:lvl w:ilvl="6">
      <w:start w:val="1"/>
      <w:numFmt w:val="bullet"/>
      <w:lvlText w:val=""/>
      <w:lvlPicBulletId w:val="0"/>
      <w:lvlJc w:val="left"/>
      <w:pPr>
        <w:tabs>
          <w:tab w:val="num" w:pos="1587"/>
        </w:tabs>
        <w:ind w:left="1587" w:hanging="227"/>
      </w:pPr>
      <w:rPr>
        <w:rFonts w:ascii="Symbol" w:hAnsi="Symbol"/>
      </w:rPr>
    </w:lvl>
    <w:lvl w:ilvl="7">
      <w:start w:val="1"/>
      <w:numFmt w:val="bullet"/>
      <w:lvlText w:val=""/>
      <w:lvlPicBulletId w:val="0"/>
      <w:lvlJc w:val="left"/>
      <w:pPr>
        <w:tabs>
          <w:tab w:val="num" w:pos="1814"/>
        </w:tabs>
        <w:ind w:left="1814" w:hanging="227"/>
      </w:pPr>
      <w:rPr>
        <w:rFonts w:ascii="Symbol" w:hAnsi="Symbol"/>
      </w:rPr>
    </w:lvl>
    <w:lvl w:ilvl="8">
      <w:start w:val="1"/>
      <w:numFmt w:val="bullet"/>
      <w:lvlText w:val=""/>
      <w:lvlPicBulletId w:val="0"/>
      <w:lvlJc w:val="left"/>
      <w:pPr>
        <w:tabs>
          <w:tab w:val="num" w:pos="2041"/>
        </w:tabs>
        <w:ind w:left="2041" w:hanging="227"/>
      </w:pPr>
      <w:rPr>
        <w:rFonts w:ascii="Symbol" w:hAnsi="Symbol"/>
      </w:rPr>
    </w:lvl>
  </w:abstractNum>
  <w:abstractNum w:abstractNumId="1" w15:restartNumberingAfterBreak="0">
    <w:nsid w:val="0254052B"/>
    <w:multiLevelType w:val="hybridMultilevel"/>
    <w:tmpl w:val="E45C517A"/>
    <w:lvl w:ilvl="0" w:tplc="9F446F3E">
      <w:start w:val="1"/>
      <w:numFmt w:val="bullet"/>
      <w:lvlText w:val=""/>
      <w:lvlPicBulletId w:val="0"/>
      <w:lvlJc w:val="left"/>
      <w:pPr>
        <w:ind w:left="1080" w:hanging="360"/>
      </w:pPr>
      <w:rPr>
        <w:rFonts w:ascii="Symbol" w:hAnsi="Symbol" w:hint="default"/>
        <w:color w:val="auto"/>
      </w:rPr>
    </w:lvl>
    <w:lvl w:ilvl="1" w:tplc="580A0003" w:tentative="1">
      <w:start w:val="1"/>
      <w:numFmt w:val="bullet"/>
      <w:lvlText w:val="o"/>
      <w:lvlJc w:val="left"/>
      <w:pPr>
        <w:ind w:left="1800" w:hanging="360"/>
      </w:pPr>
      <w:rPr>
        <w:rFonts w:ascii="Courier New" w:hAnsi="Courier New" w:cs="Courier New" w:hint="default"/>
      </w:rPr>
    </w:lvl>
    <w:lvl w:ilvl="2" w:tplc="580A0005" w:tentative="1">
      <w:start w:val="1"/>
      <w:numFmt w:val="bullet"/>
      <w:lvlText w:val=""/>
      <w:lvlJc w:val="left"/>
      <w:pPr>
        <w:ind w:left="2520" w:hanging="360"/>
      </w:pPr>
      <w:rPr>
        <w:rFonts w:ascii="Wingdings" w:hAnsi="Wingdings" w:hint="default"/>
      </w:rPr>
    </w:lvl>
    <w:lvl w:ilvl="3" w:tplc="580A0001" w:tentative="1">
      <w:start w:val="1"/>
      <w:numFmt w:val="bullet"/>
      <w:lvlText w:val=""/>
      <w:lvlJc w:val="left"/>
      <w:pPr>
        <w:ind w:left="3240" w:hanging="360"/>
      </w:pPr>
      <w:rPr>
        <w:rFonts w:ascii="Symbol" w:hAnsi="Symbol" w:hint="default"/>
      </w:rPr>
    </w:lvl>
    <w:lvl w:ilvl="4" w:tplc="580A0003" w:tentative="1">
      <w:start w:val="1"/>
      <w:numFmt w:val="bullet"/>
      <w:lvlText w:val="o"/>
      <w:lvlJc w:val="left"/>
      <w:pPr>
        <w:ind w:left="3960" w:hanging="360"/>
      </w:pPr>
      <w:rPr>
        <w:rFonts w:ascii="Courier New" w:hAnsi="Courier New" w:cs="Courier New" w:hint="default"/>
      </w:rPr>
    </w:lvl>
    <w:lvl w:ilvl="5" w:tplc="580A0005" w:tentative="1">
      <w:start w:val="1"/>
      <w:numFmt w:val="bullet"/>
      <w:lvlText w:val=""/>
      <w:lvlJc w:val="left"/>
      <w:pPr>
        <w:ind w:left="4680" w:hanging="360"/>
      </w:pPr>
      <w:rPr>
        <w:rFonts w:ascii="Wingdings" w:hAnsi="Wingdings" w:hint="default"/>
      </w:rPr>
    </w:lvl>
    <w:lvl w:ilvl="6" w:tplc="580A0001" w:tentative="1">
      <w:start w:val="1"/>
      <w:numFmt w:val="bullet"/>
      <w:lvlText w:val=""/>
      <w:lvlJc w:val="left"/>
      <w:pPr>
        <w:ind w:left="5400" w:hanging="360"/>
      </w:pPr>
      <w:rPr>
        <w:rFonts w:ascii="Symbol" w:hAnsi="Symbol" w:hint="default"/>
      </w:rPr>
    </w:lvl>
    <w:lvl w:ilvl="7" w:tplc="580A0003" w:tentative="1">
      <w:start w:val="1"/>
      <w:numFmt w:val="bullet"/>
      <w:lvlText w:val="o"/>
      <w:lvlJc w:val="left"/>
      <w:pPr>
        <w:ind w:left="6120" w:hanging="360"/>
      </w:pPr>
      <w:rPr>
        <w:rFonts w:ascii="Courier New" w:hAnsi="Courier New" w:cs="Courier New" w:hint="default"/>
      </w:rPr>
    </w:lvl>
    <w:lvl w:ilvl="8" w:tplc="580A0005" w:tentative="1">
      <w:start w:val="1"/>
      <w:numFmt w:val="bullet"/>
      <w:lvlText w:val=""/>
      <w:lvlJc w:val="left"/>
      <w:pPr>
        <w:ind w:left="6840" w:hanging="360"/>
      </w:pPr>
      <w:rPr>
        <w:rFonts w:ascii="Wingdings" w:hAnsi="Wingdings" w:hint="default"/>
      </w:rPr>
    </w:lvl>
  </w:abstractNum>
  <w:abstractNum w:abstractNumId="2" w15:restartNumberingAfterBreak="0">
    <w:nsid w:val="05AC46E8"/>
    <w:multiLevelType w:val="hybridMultilevel"/>
    <w:tmpl w:val="DAEC2D88"/>
    <w:lvl w:ilvl="0" w:tplc="0C0A0019">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092E5E4A"/>
    <w:multiLevelType w:val="hybridMultilevel"/>
    <w:tmpl w:val="19BC9BFA"/>
    <w:lvl w:ilvl="0" w:tplc="240A000F">
      <w:start w:val="1"/>
      <w:numFmt w:val="decimal"/>
      <w:lvlText w:val="%1."/>
      <w:lvlJc w:val="left"/>
      <w:pPr>
        <w:ind w:left="1428" w:hanging="360"/>
      </w:pPr>
    </w:lvl>
    <w:lvl w:ilvl="1" w:tplc="240A0019" w:tentative="1">
      <w:start w:val="1"/>
      <w:numFmt w:val="lowerLetter"/>
      <w:lvlText w:val="%2."/>
      <w:lvlJc w:val="left"/>
      <w:pPr>
        <w:ind w:left="2148" w:hanging="360"/>
      </w:pPr>
    </w:lvl>
    <w:lvl w:ilvl="2" w:tplc="240A001B" w:tentative="1">
      <w:start w:val="1"/>
      <w:numFmt w:val="lowerRoman"/>
      <w:lvlText w:val="%3."/>
      <w:lvlJc w:val="right"/>
      <w:pPr>
        <w:ind w:left="2868" w:hanging="180"/>
      </w:pPr>
    </w:lvl>
    <w:lvl w:ilvl="3" w:tplc="240A000F" w:tentative="1">
      <w:start w:val="1"/>
      <w:numFmt w:val="decimal"/>
      <w:lvlText w:val="%4."/>
      <w:lvlJc w:val="left"/>
      <w:pPr>
        <w:ind w:left="3588" w:hanging="360"/>
      </w:pPr>
    </w:lvl>
    <w:lvl w:ilvl="4" w:tplc="240A0019" w:tentative="1">
      <w:start w:val="1"/>
      <w:numFmt w:val="lowerLetter"/>
      <w:lvlText w:val="%5."/>
      <w:lvlJc w:val="left"/>
      <w:pPr>
        <w:ind w:left="4308" w:hanging="360"/>
      </w:pPr>
    </w:lvl>
    <w:lvl w:ilvl="5" w:tplc="240A001B" w:tentative="1">
      <w:start w:val="1"/>
      <w:numFmt w:val="lowerRoman"/>
      <w:lvlText w:val="%6."/>
      <w:lvlJc w:val="right"/>
      <w:pPr>
        <w:ind w:left="5028" w:hanging="180"/>
      </w:pPr>
    </w:lvl>
    <w:lvl w:ilvl="6" w:tplc="240A000F" w:tentative="1">
      <w:start w:val="1"/>
      <w:numFmt w:val="decimal"/>
      <w:lvlText w:val="%7."/>
      <w:lvlJc w:val="left"/>
      <w:pPr>
        <w:ind w:left="5748" w:hanging="360"/>
      </w:pPr>
    </w:lvl>
    <w:lvl w:ilvl="7" w:tplc="240A0019" w:tentative="1">
      <w:start w:val="1"/>
      <w:numFmt w:val="lowerLetter"/>
      <w:lvlText w:val="%8."/>
      <w:lvlJc w:val="left"/>
      <w:pPr>
        <w:ind w:left="6468" w:hanging="360"/>
      </w:pPr>
    </w:lvl>
    <w:lvl w:ilvl="8" w:tplc="240A001B" w:tentative="1">
      <w:start w:val="1"/>
      <w:numFmt w:val="lowerRoman"/>
      <w:lvlText w:val="%9."/>
      <w:lvlJc w:val="right"/>
      <w:pPr>
        <w:ind w:left="7188" w:hanging="180"/>
      </w:pPr>
    </w:lvl>
  </w:abstractNum>
  <w:abstractNum w:abstractNumId="4" w15:restartNumberingAfterBreak="0">
    <w:nsid w:val="14B65067"/>
    <w:multiLevelType w:val="hybridMultilevel"/>
    <w:tmpl w:val="9112E9F4"/>
    <w:lvl w:ilvl="0" w:tplc="9F446F3E">
      <w:start w:val="1"/>
      <w:numFmt w:val="bullet"/>
      <w:lvlText w:val=""/>
      <w:lvlPicBulletId w:val="0"/>
      <w:lvlJc w:val="left"/>
      <w:pPr>
        <w:ind w:left="720" w:hanging="360"/>
      </w:pPr>
      <w:rPr>
        <w:rFonts w:ascii="Symbol" w:hAnsi="Symbol" w:hint="default"/>
        <w:color w:val="auto"/>
      </w:rPr>
    </w:lvl>
    <w:lvl w:ilvl="1" w:tplc="580A0003" w:tentative="1">
      <w:start w:val="1"/>
      <w:numFmt w:val="bullet"/>
      <w:lvlText w:val="o"/>
      <w:lvlJc w:val="left"/>
      <w:pPr>
        <w:ind w:left="1440" w:hanging="360"/>
      </w:pPr>
      <w:rPr>
        <w:rFonts w:ascii="Courier New" w:hAnsi="Courier New" w:cs="Courier New" w:hint="default"/>
      </w:rPr>
    </w:lvl>
    <w:lvl w:ilvl="2" w:tplc="580A0005">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5" w15:restartNumberingAfterBreak="0">
    <w:nsid w:val="15A76641"/>
    <w:multiLevelType w:val="hybridMultilevel"/>
    <w:tmpl w:val="2F18295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16810F10"/>
    <w:multiLevelType w:val="hybridMultilevel"/>
    <w:tmpl w:val="19BC9BFA"/>
    <w:lvl w:ilvl="0" w:tplc="240A000F">
      <w:start w:val="1"/>
      <w:numFmt w:val="decimal"/>
      <w:lvlText w:val="%1."/>
      <w:lvlJc w:val="left"/>
      <w:pPr>
        <w:ind w:left="1428" w:hanging="360"/>
      </w:pPr>
    </w:lvl>
    <w:lvl w:ilvl="1" w:tplc="240A0019" w:tentative="1">
      <w:start w:val="1"/>
      <w:numFmt w:val="lowerLetter"/>
      <w:lvlText w:val="%2."/>
      <w:lvlJc w:val="left"/>
      <w:pPr>
        <w:ind w:left="2148" w:hanging="360"/>
      </w:pPr>
    </w:lvl>
    <w:lvl w:ilvl="2" w:tplc="240A001B" w:tentative="1">
      <w:start w:val="1"/>
      <w:numFmt w:val="lowerRoman"/>
      <w:lvlText w:val="%3."/>
      <w:lvlJc w:val="right"/>
      <w:pPr>
        <w:ind w:left="2868" w:hanging="180"/>
      </w:pPr>
    </w:lvl>
    <w:lvl w:ilvl="3" w:tplc="240A000F" w:tentative="1">
      <w:start w:val="1"/>
      <w:numFmt w:val="decimal"/>
      <w:lvlText w:val="%4."/>
      <w:lvlJc w:val="left"/>
      <w:pPr>
        <w:ind w:left="3588" w:hanging="360"/>
      </w:pPr>
    </w:lvl>
    <w:lvl w:ilvl="4" w:tplc="240A0019" w:tentative="1">
      <w:start w:val="1"/>
      <w:numFmt w:val="lowerLetter"/>
      <w:lvlText w:val="%5."/>
      <w:lvlJc w:val="left"/>
      <w:pPr>
        <w:ind w:left="4308" w:hanging="360"/>
      </w:pPr>
    </w:lvl>
    <w:lvl w:ilvl="5" w:tplc="240A001B" w:tentative="1">
      <w:start w:val="1"/>
      <w:numFmt w:val="lowerRoman"/>
      <w:lvlText w:val="%6."/>
      <w:lvlJc w:val="right"/>
      <w:pPr>
        <w:ind w:left="5028" w:hanging="180"/>
      </w:pPr>
    </w:lvl>
    <w:lvl w:ilvl="6" w:tplc="240A000F" w:tentative="1">
      <w:start w:val="1"/>
      <w:numFmt w:val="decimal"/>
      <w:lvlText w:val="%7."/>
      <w:lvlJc w:val="left"/>
      <w:pPr>
        <w:ind w:left="5748" w:hanging="360"/>
      </w:pPr>
    </w:lvl>
    <w:lvl w:ilvl="7" w:tplc="240A0019" w:tentative="1">
      <w:start w:val="1"/>
      <w:numFmt w:val="lowerLetter"/>
      <w:lvlText w:val="%8."/>
      <w:lvlJc w:val="left"/>
      <w:pPr>
        <w:ind w:left="6468" w:hanging="360"/>
      </w:pPr>
    </w:lvl>
    <w:lvl w:ilvl="8" w:tplc="240A001B" w:tentative="1">
      <w:start w:val="1"/>
      <w:numFmt w:val="lowerRoman"/>
      <w:lvlText w:val="%9."/>
      <w:lvlJc w:val="right"/>
      <w:pPr>
        <w:ind w:left="7188" w:hanging="180"/>
      </w:pPr>
    </w:lvl>
  </w:abstractNum>
  <w:abstractNum w:abstractNumId="7" w15:restartNumberingAfterBreak="0">
    <w:nsid w:val="1DCA7F9F"/>
    <w:multiLevelType w:val="hybridMultilevel"/>
    <w:tmpl w:val="ACDE433E"/>
    <w:lvl w:ilvl="0" w:tplc="9F446F3E">
      <w:start w:val="1"/>
      <w:numFmt w:val="bullet"/>
      <w:lvlText w:val=""/>
      <w:lvlPicBulletId w:val="0"/>
      <w:lvlJc w:val="left"/>
      <w:pPr>
        <w:ind w:left="360" w:hanging="360"/>
      </w:pPr>
      <w:rPr>
        <w:rFonts w:ascii="Symbol" w:hAnsi="Symbol" w:hint="default"/>
        <w:color w:val="auto"/>
      </w:rPr>
    </w:lvl>
    <w:lvl w:ilvl="1" w:tplc="580A0003" w:tentative="1">
      <w:start w:val="1"/>
      <w:numFmt w:val="bullet"/>
      <w:lvlText w:val="o"/>
      <w:lvlJc w:val="left"/>
      <w:pPr>
        <w:ind w:left="1080" w:hanging="360"/>
      </w:pPr>
      <w:rPr>
        <w:rFonts w:ascii="Courier New" w:hAnsi="Courier New" w:cs="Courier New" w:hint="default"/>
      </w:rPr>
    </w:lvl>
    <w:lvl w:ilvl="2" w:tplc="580A0005" w:tentative="1">
      <w:start w:val="1"/>
      <w:numFmt w:val="bullet"/>
      <w:lvlText w:val=""/>
      <w:lvlJc w:val="left"/>
      <w:pPr>
        <w:ind w:left="1800" w:hanging="360"/>
      </w:pPr>
      <w:rPr>
        <w:rFonts w:ascii="Wingdings" w:hAnsi="Wingdings" w:hint="default"/>
      </w:rPr>
    </w:lvl>
    <w:lvl w:ilvl="3" w:tplc="580A0001" w:tentative="1">
      <w:start w:val="1"/>
      <w:numFmt w:val="bullet"/>
      <w:lvlText w:val=""/>
      <w:lvlJc w:val="left"/>
      <w:pPr>
        <w:ind w:left="2520" w:hanging="360"/>
      </w:pPr>
      <w:rPr>
        <w:rFonts w:ascii="Symbol" w:hAnsi="Symbol" w:hint="default"/>
      </w:rPr>
    </w:lvl>
    <w:lvl w:ilvl="4" w:tplc="580A0003" w:tentative="1">
      <w:start w:val="1"/>
      <w:numFmt w:val="bullet"/>
      <w:lvlText w:val="o"/>
      <w:lvlJc w:val="left"/>
      <w:pPr>
        <w:ind w:left="3240" w:hanging="360"/>
      </w:pPr>
      <w:rPr>
        <w:rFonts w:ascii="Courier New" w:hAnsi="Courier New" w:cs="Courier New" w:hint="default"/>
      </w:rPr>
    </w:lvl>
    <w:lvl w:ilvl="5" w:tplc="580A0005" w:tentative="1">
      <w:start w:val="1"/>
      <w:numFmt w:val="bullet"/>
      <w:lvlText w:val=""/>
      <w:lvlJc w:val="left"/>
      <w:pPr>
        <w:ind w:left="3960" w:hanging="360"/>
      </w:pPr>
      <w:rPr>
        <w:rFonts w:ascii="Wingdings" w:hAnsi="Wingdings" w:hint="default"/>
      </w:rPr>
    </w:lvl>
    <w:lvl w:ilvl="6" w:tplc="580A0001" w:tentative="1">
      <w:start w:val="1"/>
      <w:numFmt w:val="bullet"/>
      <w:lvlText w:val=""/>
      <w:lvlJc w:val="left"/>
      <w:pPr>
        <w:ind w:left="4680" w:hanging="360"/>
      </w:pPr>
      <w:rPr>
        <w:rFonts w:ascii="Symbol" w:hAnsi="Symbol" w:hint="default"/>
      </w:rPr>
    </w:lvl>
    <w:lvl w:ilvl="7" w:tplc="580A0003" w:tentative="1">
      <w:start w:val="1"/>
      <w:numFmt w:val="bullet"/>
      <w:lvlText w:val="o"/>
      <w:lvlJc w:val="left"/>
      <w:pPr>
        <w:ind w:left="5400" w:hanging="360"/>
      </w:pPr>
      <w:rPr>
        <w:rFonts w:ascii="Courier New" w:hAnsi="Courier New" w:cs="Courier New" w:hint="default"/>
      </w:rPr>
    </w:lvl>
    <w:lvl w:ilvl="8" w:tplc="580A0005" w:tentative="1">
      <w:start w:val="1"/>
      <w:numFmt w:val="bullet"/>
      <w:lvlText w:val=""/>
      <w:lvlJc w:val="left"/>
      <w:pPr>
        <w:ind w:left="6120" w:hanging="360"/>
      </w:pPr>
      <w:rPr>
        <w:rFonts w:ascii="Wingdings" w:hAnsi="Wingdings" w:hint="default"/>
      </w:rPr>
    </w:lvl>
  </w:abstractNum>
  <w:abstractNum w:abstractNumId="8" w15:restartNumberingAfterBreak="0">
    <w:nsid w:val="39F2336A"/>
    <w:multiLevelType w:val="multilevel"/>
    <w:tmpl w:val="F2CC0D90"/>
    <w:lvl w:ilvl="0">
      <w:start w:val="1"/>
      <w:numFmt w:val="decimal"/>
      <w:lvlText w:val="%1"/>
      <w:lvlJc w:val="left"/>
      <w:pPr>
        <w:ind w:left="432" w:hanging="432"/>
      </w:pPr>
      <w:rPr>
        <w:rFonts w:hint="default"/>
      </w:rPr>
    </w:lvl>
    <w:lvl w:ilvl="1">
      <w:start w:val="1"/>
      <w:numFmt w:val="decimal"/>
      <w:lvlText w:val="%1.%2"/>
      <w:lvlJc w:val="left"/>
      <w:pPr>
        <w:ind w:left="576" w:hanging="576"/>
      </w:pPr>
      <w:rPr>
        <w:b w:val="0"/>
        <w:bCs w:val="0"/>
        <w:i w:val="0"/>
        <w:iCs w:val="0"/>
        <w:caps w:val="0"/>
        <w:smallCaps w:val="0"/>
        <w:strike w:val="0"/>
        <w:dstrike w:val="0"/>
        <w:noProof w:val="0"/>
        <w:vanish w:val="0"/>
        <w:color w:val="000000"/>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9" w15:restartNumberingAfterBreak="0">
    <w:nsid w:val="42C83E6F"/>
    <w:multiLevelType w:val="hybridMultilevel"/>
    <w:tmpl w:val="19BC9BFA"/>
    <w:lvl w:ilvl="0" w:tplc="240A000F">
      <w:start w:val="1"/>
      <w:numFmt w:val="decimal"/>
      <w:lvlText w:val="%1."/>
      <w:lvlJc w:val="left"/>
      <w:pPr>
        <w:ind w:left="1428" w:hanging="360"/>
      </w:pPr>
    </w:lvl>
    <w:lvl w:ilvl="1" w:tplc="240A0019" w:tentative="1">
      <w:start w:val="1"/>
      <w:numFmt w:val="lowerLetter"/>
      <w:lvlText w:val="%2."/>
      <w:lvlJc w:val="left"/>
      <w:pPr>
        <w:ind w:left="2148" w:hanging="360"/>
      </w:pPr>
    </w:lvl>
    <w:lvl w:ilvl="2" w:tplc="240A001B" w:tentative="1">
      <w:start w:val="1"/>
      <w:numFmt w:val="lowerRoman"/>
      <w:lvlText w:val="%3."/>
      <w:lvlJc w:val="right"/>
      <w:pPr>
        <w:ind w:left="2868" w:hanging="180"/>
      </w:pPr>
    </w:lvl>
    <w:lvl w:ilvl="3" w:tplc="240A000F" w:tentative="1">
      <w:start w:val="1"/>
      <w:numFmt w:val="decimal"/>
      <w:lvlText w:val="%4."/>
      <w:lvlJc w:val="left"/>
      <w:pPr>
        <w:ind w:left="3588" w:hanging="360"/>
      </w:pPr>
    </w:lvl>
    <w:lvl w:ilvl="4" w:tplc="240A0019" w:tentative="1">
      <w:start w:val="1"/>
      <w:numFmt w:val="lowerLetter"/>
      <w:lvlText w:val="%5."/>
      <w:lvlJc w:val="left"/>
      <w:pPr>
        <w:ind w:left="4308" w:hanging="360"/>
      </w:pPr>
    </w:lvl>
    <w:lvl w:ilvl="5" w:tplc="240A001B" w:tentative="1">
      <w:start w:val="1"/>
      <w:numFmt w:val="lowerRoman"/>
      <w:lvlText w:val="%6."/>
      <w:lvlJc w:val="right"/>
      <w:pPr>
        <w:ind w:left="5028" w:hanging="180"/>
      </w:pPr>
    </w:lvl>
    <w:lvl w:ilvl="6" w:tplc="240A000F" w:tentative="1">
      <w:start w:val="1"/>
      <w:numFmt w:val="decimal"/>
      <w:lvlText w:val="%7."/>
      <w:lvlJc w:val="left"/>
      <w:pPr>
        <w:ind w:left="5748" w:hanging="360"/>
      </w:pPr>
    </w:lvl>
    <w:lvl w:ilvl="7" w:tplc="240A0019" w:tentative="1">
      <w:start w:val="1"/>
      <w:numFmt w:val="lowerLetter"/>
      <w:lvlText w:val="%8."/>
      <w:lvlJc w:val="left"/>
      <w:pPr>
        <w:ind w:left="6468" w:hanging="360"/>
      </w:pPr>
    </w:lvl>
    <w:lvl w:ilvl="8" w:tplc="240A001B" w:tentative="1">
      <w:start w:val="1"/>
      <w:numFmt w:val="lowerRoman"/>
      <w:lvlText w:val="%9."/>
      <w:lvlJc w:val="right"/>
      <w:pPr>
        <w:ind w:left="7188" w:hanging="180"/>
      </w:pPr>
    </w:lvl>
  </w:abstractNum>
  <w:abstractNum w:abstractNumId="10" w15:restartNumberingAfterBreak="0">
    <w:nsid w:val="45755C50"/>
    <w:multiLevelType w:val="multilevel"/>
    <w:tmpl w:val="64D60358"/>
    <w:lvl w:ilvl="0">
      <w:start w:val="3"/>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880" w:hanging="2880"/>
      </w:pPr>
      <w:rPr>
        <w:rFonts w:hint="default"/>
      </w:rPr>
    </w:lvl>
  </w:abstractNum>
  <w:abstractNum w:abstractNumId="11" w15:restartNumberingAfterBreak="0">
    <w:nsid w:val="471F4505"/>
    <w:multiLevelType w:val="hybridMultilevel"/>
    <w:tmpl w:val="19BC9BFA"/>
    <w:lvl w:ilvl="0" w:tplc="240A000F">
      <w:start w:val="1"/>
      <w:numFmt w:val="decimal"/>
      <w:lvlText w:val="%1."/>
      <w:lvlJc w:val="left"/>
      <w:pPr>
        <w:ind w:left="1428" w:hanging="360"/>
      </w:pPr>
    </w:lvl>
    <w:lvl w:ilvl="1" w:tplc="240A0019" w:tentative="1">
      <w:start w:val="1"/>
      <w:numFmt w:val="lowerLetter"/>
      <w:lvlText w:val="%2."/>
      <w:lvlJc w:val="left"/>
      <w:pPr>
        <w:ind w:left="2148" w:hanging="360"/>
      </w:pPr>
    </w:lvl>
    <w:lvl w:ilvl="2" w:tplc="240A001B" w:tentative="1">
      <w:start w:val="1"/>
      <w:numFmt w:val="lowerRoman"/>
      <w:lvlText w:val="%3."/>
      <w:lvlJc w:val="right"/>
      <w:pPr>
        <w:ind w:left="2868" w:hanging="180"/>
      </w:pPr>
    </w:lvl>
    <w:lvl w:ilvl="3" w:tplc="240A000F" w:tentative="1">
      <w:start w:val="1"/>
      <w:numFmt w:val="decimal"/>
      <w:lvlText w:val="%4."/>
      <w:lvlJc w:val="left"/>
      <w:pPr>
        <w:ind w:left="3588" w:hanging="360"/>
      </w:pPr>
    </w:lvl>
    <w:lvl w:ilvl="4" w:tplc="240A0019" w:tentative="1">
      <w:start w:val="1"/>
      <w:numFmt w:val="lowerLetter"/>
      <w:lvlText w:val="%5."/>
      <w:lvlJc w:val="left"/>
      <w:pPr>
        <w:ind w:left="4308" w:hanging="360"/>
      </w:pPr>
    </w:lvl>
    <w:lvl w:ilvl="5" w:tplc="240A001B" w:tentative="1">
      <w:start w:val="1"/>
      <w:numFmt w:val="lowerRoman"/>
      <w:lvlText w:val="%6."/>
      <w:lvlJc w:val="right"/>
      <w:pPr>
        <w:ind w:left="5028" w:hanging="180"/>
      </w:pPr>
    </w:lvl>
    <w:lvl w:ilvl="6" w:tplc="240A000F" w:tentative="1">
      <w:start w:val="1"/>
      <w:numFmt w:val="decimal"/>
      <w:lvlText w:val="%7."/>
      <w:lvlJc w:val="left"/>
      <w:pPr>
        <w:ind w:left="5748" w:hanging="360"/>
      </w:pPr>
    </w:lvl>
    <w:lvl w:ilvl="7" w:tplc="240A0019" w:tentative="1">
      <w:start w:val="1"/>
      <w:numFmt w:val="lowerLetter"/>
      <w:lvlText w:val="%8."/>
      <w:lvlJc w:val="left"/>
      <w:pPr>
        <w:ind w:left="6468" w:hanging="360"/>
      </w:pPr>
    </w:lvl>
    <w:lvl w:ilvl="8" w:tplc="240A001B" w:tentative="1">
      <w:start w:val="1"/>
      <w:numFmt w:val="lowerRoman"/>
      <w:lvlText w:val="%9."/>
      <w:lvlJc w:val="right"/>
      <w:pPr>
        <w:ind w:left="7188" w:hanging="180"/>
      </w:pPr>
    </w:lvl>
  </w:abstractNum>
  <w:abstractNum w:abstractNumId="12" w15:restartNumberingAfterBreak="0">
    <w:nsid w:val="49BB5DFB"/>
    <w:multiLevelType w:val="hybridMultilevel"/>
    <w:tmpl w:val="17069118"/>
    <w:lvl w:ilvl="0" w:tplc="240A0001">
      <w:start w:val="1"/>
      <w:numFmt w:val="bullet"/>
      <w:lvlText w:val=""/>
      <w:lvlJc w:val="left"/>
      <w:pPr>
        <w:ind w:left="1068" w:hanging="360"/>
      </w:pPr>
      <w:rPr>
        <w:rFonts w:ascii="Symbol" w:hAnsi="Symbol" w:hint="default"/>
      </w:rPr>
    </w:lvl>
    <w:lvl w:ilvl="1" w:tplc="240A0003" w:tentative="1">
      <w:start w:val="1"/>
      <w:numFmt w:val="bullet"/>
      <w:lvlText w:val="o"/>
      <w:lvlJc w:val="left"/>
      <w:pPr>
        <w:ind w:left="1788" w:hanging="360"/>
      </w:pPr>
      <w:rPr>
        <w:rFonts w:ascii="Courier New" w:hAnsi="Courier New" w:cs="Courier New" w:hint="default"/>
      </w:rPr>
    </w:lvl>
    <w:lvl w:ilvl="2" w:tplc="240A0005" w:tentative="1">
      <w:start w:val="1"/>
      <w:numFmt w:val="bullet"/>
      <w:lvlText w:val=""/>
      <w:lvlJc w:val="left"/>
      <w:pPr>
        <w:ind w:left="2508" w:hanging="360"/>
      </w:pPr>
      <w:rPr>
        <w:rFonts w:ascii="Wingdings" w:hAnsi="Wingdings" w:hint="default"/>
      </w:rPr>
    </w:lvl>
    <w:lvl w:ilvl="3" w:tplc="240A0001" w:tentative="1">
      <w:start w:val="1"/>
      <w:numFmt w:val="bullet"/>
      <w:lvlText w:val=""/>
      <w:lvlJc w:val="left"/>
      <w:pPr>
        <w:ind w:left="3228" w:hanging="360"/>
      </w:pPr>
      <w:rPr>
        <w:rFonts w:ascii="Symbol" w:hAnsi="Symbol" w:hint="default"/>
      </w:rPr>
    </w:lvl>
    <w:lvl w:ilvl="4" w:tplc="240A0003" w:tentative="1">
      <w:start w:val="1"/>
      <w:numFmt w:val="bullet"/>
      <w:lvlText w:val="o"/>
      <w:lvlJc w:val="left"/>
      <w:pPr>
        <w:ind w:left="3948" w:hanging="360"/>
      </w:pPr>
      <w:rPr>
        <w:rFonts w:ascii="Courier New" w:hAnsi="Courier New" w:cs="Courier New" w:hint="default"/>
      </w:rPr>
    </w:lvl>
    <w:lvl w:ilvl="5" w:tplc="240A0005" w:tentative="1">
      <w:start w:val="1"/>
      <w:numFmt w:val="bullet"/>
      <w:lvlText w:val=""/>
      <w:lvlJc w:val="left"/>
      <w:pPr>
        <w:ind w:left="4668" w:hanging="360"/>
      </w:pPr>
      <w:rPr>
        <w:rFonts w:ascii="Wingdings" w:hAnsi="Wingdings" w:hint="default"/>
      </w:rPr>
    </w:lvl>
    <w:lvl w:ilvl="6" w:tplc="240A0001" w:tentative="1">
      <w:start w:val="1"/>
      <w:numFmt w:val="bullet"/>
      <w:lvlText w:val=""/>
      <w:lvlJc w:val="left"/>
      <w:pPr>
        <w:ind w:left="5388" w:hanging="360"/>
      </w:pPr>
      <w:rPr>
        <w:rFonts w:ascii="Symbol" w:hAnsi="Symbol" w:hint="default"/>
      </w:rPr>
    </w:lvl>
    <w:lvl w:ilvl="7" w:tplc="240A0003" w:tentative="1">
      <w:start w:val="1"/>
      <w:numFmt w:val="bullet"/>
      <w:lvlText w:val="o"/>
      <w:lvlJc w:val="left"/>
      <w:pPr>
        <w:ind w:left="6108" w:hanging="360"/>
      </w:pPr>
      <w:rPr>
        <w:rFonts w:ascii="Courier New" w:hAnsi="Courier New" w:cs="Courier New" w:hint="default"/>
      </w:rPr>
    </w:lvl>
    <w:lvl w:ilvl="8" w:tplc="240A0005" w:tentative="1">
      <w:start w:val="1"/>
      <w:numFmt w:val="bullet"/>
      <w:lvlText w:val=""/>
      <w:lvlJc w:val="left"/>
      <w:pPr>
        <w:ind w:left="6828" w:hanging="360"/>
      </w:pPr>
      <w:rPr>
        <w:rFonts w:ascii="Wingdings" w:hAnsi="Wingdings" w:hint="default"/>
      </w:rPr>
    </w:lvl>
  </w:abstractNum>
  <w:abstractNum w:abstractNumId="13" w15:restartNumberingAfterBreak="0">
    <w:nsid w:val="515A3ACB"/>
    <w:multiLevelType w:val="hybridMultilevel"/>
    <w:tmpl w:val="19BC9BFA"/>
    <w:lvl w:ilvl="0" w:tplc="240A000F">
      <w:start w:val="1"/>
      <w:numFmt w:val="decimal"/>
      <w:lvlText w:val="%1."/>
      <w:lvlJc w:val="left"/>
      <w:pPr>
        <w:ind w:left="1428" w:hanging="360"/>
      </w:pPr>
    </w:lvl>
    <w:lvl w:ilvl="1" w:tplc="240A0019" w:tentative="1">
      <w:start w:val="1"/>
      <w:numFmt w:val="lowerLetter"/>
      <w:lvlText w:val="%2."/>
      <w:lvlJc w:val="left"/>
      <w:pPr>
        <w:ind w:left="2148" w:hanging="360"/>
      </w:pPr>
    </w:lvl>
    <w:lvl w:ilvl="2" w:tplc="240A001B" w:tentative="1">
      <w:start w:val="1"/>
      <w:numFmt w:val="lowerRoman"/>
      <w:lvlText w:val="%3."/>
      <w:lvlJc w:val="right"/>
      <w:pPr>
        <w:ind w:left="2868" w:hanging="180"/>
      </w:pPr>
    </w:lvl>
    <w:lvl w:ilvl="3" w:tplc="240A000F" w:tentative="1">
      <w:start w:val="1"/>
      <w:numFmt w:val="decimal"/>
      <w:lvlText w:val="%4."/>
      <w:lvlJc w:val="left"/>
      <w:pPr>
        <w:ind w:left="3588" w:hanging="360"/>
      </w:pPr>
    </w:lvl>
    <w:lvl w:ilvl="4" w:tplc="240A0019" w:tentative="1">
      <w:start w:val="1"/>
      <w:numFmt w:val="lowerLetter"/>
      <w:lvlText w:val="%5."/>
      <w:lvlJc w:val="left"/>
      <w:pPr>
        <w:ind w:left="4308" w:hanging="360"/>
      </w:pPr>
    </w:lvl>
    <w:lvl w:ilvl="5" w:tplc="240A001B" w:tentative="1">
      <w:start w:val="1"/>
      <w:numFmt w:val="lowerRoman"/>
      <w:lvlText w:val="%6."/>
      <w:lvlJc w:val="right"/>
      <w:pPr>
        <w:ind w:left="5028" w:hanging="180"/>
      </w:pPr>
    </w:lvl>
    <w:lvl w:ilvl="6" w:tplc="240A000F" w:tentative="1">
      <w:start w:val="1"/>
      <w:numFmt w:val="decimal"/>
      <w:lvlText w:val="%7."/>
      <w:lvlJc w:val="left"/>
      <w:pPr>
        <w:ind w:left="5748" w:hanging="360"/>
      </w:pPr>
    </w:lvl>
    <w:lvl w:ilvl="7" w:tplc="240A0019" w:tentative="1">
      <w:start w:val="1"/>
      <w:numFmt w:val="lowerLetter"/>
      <w:lvlText w:val="%8."/>
      <w:lvlJc w:val="left"/>
      <w:pPr>
        <w:ind w:left="6468" w:hanging="360"/>
      </w:pPr>
    </w:lvl>
    <w:lvl w:ilvl="8" w:tplc="240A001B" w:tentative="1">
      <w:start w:val="1"/>
      <w:numFmt w:val="lowerRoman"/>
      <w:lvlText w:val="%9."/>
      <w:lvlJc w:val="right"/>
      <w:pPr>
        <w:ind w:left="7188" w:hanging="180"/>
      </w:pPr>
    </w:lvl>
  </w:abstractNum>
  <w:abstractNum w:abstractNumId="14" w15:restartNumberingAfterBreak="0">
    <w:nsid w:val="54A2240E"/>
    <w:multiLevelType w:val="multilevel"/>
    <w:tmpl w:val="240A0025"/>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15" w15:restartNumberingAfterBreak="0">
    <w:nsid w:val="58E93102"/>
    <w:multiLevelType w:val="multilevel"/>
    <w:tmpl w:val="9AA65B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82C1C5C"/>
    <w:multiLevelType w:val="hybridMultilevel"/>
    <w:tmpl w:val="7CDC667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15:restartNumberingAfterBreak="0">
    <w:nsid w:val="76A329CB"/>
    <w:multiLevelType w:val="hybridMultilevel"/>
    <w:tmpl w:val="207E0028"/>
    <w:lvl w:ilvl="0" w:tplc="580A000F">
      <w:start w:val="1"/>
      <w:numFmt w:val="decimal"/>
      <w:lvlText w:val="%1."/>
      <w:lvlJc w:val="left"/>
      <w:pPr>
        <w:ind w:left="360" w:hanging="360"/>
      </w:pPr>
    </w:lvl>
    <w:lvl w:ilvl="1" w:tplc="580A0019" w:tentative="1">
      <w:start w:val="1"/>
      <w:numFmt w:val="lowerLetter"/>
      <w:lvlText w:val="%2."/>
      <w:lvlJc w:val="left"/>
      <w:pPr>
        <w:ind w:left="1080" w:hanging="360"/>
      </w:pPr>
    </w:lvl>
    <w:lvl w:ilvl="2" w:tplc="580A001B" w:tentative="1">
      <w:start w:val="1"/>
      <w:numFmt w:val="lowerRoman"/>
      <w:lvlText w:val="%3."/>
      <w:lvlJc w:val="right"/>
      <w:pPr>
        <w:ind w:left="1800" w:hanging="180"/>
      </w:pPr>
    </w:lvl>
    <w:lvl w:ilvl="3" w:tplc="580A000F" w:tentative="1">
      <w:start w:val="1"/>
      <w:numFmt w:val="decimal"/>
      <w:lvlText w:val="%4."/>
      <w:lvlJc w:val="left"/>
      <w:pPr>
        <w:ind w:left="2520" w:hanging="360"/>
      </w:pPr>
    </w:lvl>
    <w:lvl w:ilvl="4" w:tplc="580A0019" w:tentative="1">
      <w:start w:val="1"/>
      <w:numFmt w:val="lowerLetter"/>
      <w:lvlText w:val="%5."/>
      <w:lvlJc w:val="left"/>
      <w:pPr>
        <w:ind w:left="3240" w:hanging="360"/>
      </w:pPr>
    </w:lvl>
    <w:lvl w:ilvl="5" w:tplc="580A001B" w:tentative="1">
      <w:start w:val="1"/>
      <w:numFmt w:val="lowerRoman"/>
      <w:lvlText w:val="%6."/>
      <w:lvlJc w:val="right"/>
      <w:pPr>
        <w:ind w:left="3960" w:hanging="180"/>
      </w:pPr>
    </w:lvl>
    <w:lvl w:ilvl="6" w:tplc="580A000F" w:tentative="1">
      <w:start w:val="1"/>
      <w:numFmt w:val="decimal"/>
      <w:lvlText w:val="%7."/>
      <w:lvlJc w:val="left"/>
      <w:pPr>
        <w:ind w:left="4680" w:hanging="360"/>
      </w:pPr>
    </w:lvl>
    <w:lvl w:ilvl="7" w:tplc="580A0019" w:tentative="1">
      <w:start w:val="1"/>
      <w:numFmt w:val="lowerLetter"/>
      <w:lvlText w:val="%8."/>
      <w:lvlJc w:val="left"/>
      <w:pPr>
        <w:ind w:left="5400" w:hanging="360"/>
      </w:pPr>
    </w:lvl>
    <w:lvl w:ilvl="8" w:tplc="580A001B" w:tentative="1">
      <w:start w:val="1"/>
      <w:numFmt w:val="lowerRoman"/>
      <w:lvlText w:val="%9."/>
      <w:lvlJc w:val="right"/>
      <w:pPr>
        <w:ind w:left="6120" w:hanging="180"/>
      </w:pPr>
    </w:lvl>
  </w:abstractNum>
  <w:num w:numId="1">
    <w:abstractNumId w:val="14"/>
  </w:num>
  <w:num w:numId="2">
    <w:abstractNumId w:val="1"/>
  </w:num>
  <w:num w:numId="3">
    <w:abstractNumId w:val="8"/>
  </w:num>
  <w:num w:numId="4">
    <w:abstractNumId w:val="10"/>
  </w:num>
  <w:num w:numId="5">
    <w:abstractNumId w:val="5"/>
  </w:num>
  <w:num w:numId="6">
    <w:abstractNumId w:val="16"/>
  </w:num>
  <w:num w:numId="7">
    <w:abstractNumId w:val="12"/>
  </w:num>
  <w:num w:numId="8">
    <w:abstractNumId w:val="3"/>
  </w:num>
  <w:num w:numId="9">
    <w:abstractNumId w:val="9"/>
  </w:num>
  <w:num w:numId="10">
    <w:abstractNumId w:val="13"/>
  </w:num>
  <w:num w:numId="11">
    <w:abstractNumId w:val="6"/>
  </w:num>
  <w:num w:numId="12">
    <w:abstractNumId w:val="11"/>
  </w:num>
  <w:num w:numId="13">
    <w:abstractNumId w:val="2"/>
  </w:num>
  <w:num w:numId="14">
    <w:abstractNumId w:val="4"/>
  </w:num>
  <w:num w:numId="15">
    <w:abstractNumId w:val="7"/>
  </w:num>
  <w:num w:numId="16">
    <w:abstractNumId w:val="17"/>
  </w:num>
  <w:num w:numId="17">
    <w:abstractNumId w:val="15"/>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43E78"/>
    <w:rsid w:val="000106A8"/>
    <w:rsid w:val="0001165E"/>
    <w:rsid w:val="00023CDF"/>
    <w:rsid w:val="00034534"/>
    <w:rsid w:val="00061AA2"/>
    <w:rsid w:val="00061D92"/>
    <w:rsid w:val="00061DB1"/>
    <w:rsid w:val="00064E4A"/>
    <w:rsid w:val="00073654"/>
    <w:rsid w:val="00077E45"/>
    <w:rsid w:val="00081130"/>
    <w:rsid w:val="00090501"/>
    <w:rsid w:val="00090E13"/>
    <w:rsid w:val="00096F60"/>
    <w:rsid w:val="000A2CD1"/>
    <w:rsid w:val="000E7588"/>
    <w:rsid w:val="000F01E0"/>
    <w:rsid w:val="001024B0"/>
    <w:rsid w:val="00127A92"/>
    <w:rsid w:val="00131D4D"/>
    <w:rsid w:val="00133AD7"/>
    <w:rsid w:val="0016332A"/>
    <w:rsid w:val="001D56E1"/>
    <w:rsid w:val="001E2AB5"/>
    <w:rsid w:val="001E6C10"/>
    <w:rsid w:val="00204D07"/>
    <w:rsid w:val="002056C5"/>
    <w:rsid w:val="00211A36"/>
    <w:rsid w:val="00214CB3"/>
    <w:rsid w:val="00217CA0"/>
    <w:rsid w:val="002229FC"/>
    <w:rsid w:val="00236827"/>
    <w:rsid w:val="00272AC1"/>
    <w:rsid w:val="00273752"/>
    <w:rsid w:val="00285153"/>
    <w:rsid w:val="00293B2C"/>
    <w:rsid w:val="00297CD4"/>
    <w:rsid w:val="002A3C4E"/>
    <w:rsid w:val="002A582C"/>
    <w:rsid w:val="002B6D76"/>
    <w:rsid w:val="002C115D"/>
    <w:rsid w:val="002D288B"/>
    <w:rsid w:val="002D4F19"/>
    <w:rsid w:val="002F1CFF"/>
    <w:rsid w:val="002F4ED4"/>
    <w:rsid w:val="00302CDC"/>
    <w:rsid w:val="00325C10"/>
    <w:rsid w:val="00327406"/>
    <w:rsid w:val="00332896"/>
    <w:rsid w:val="00343029"/>
    <w:rsid w:val="003A637E"/>
    <w:rsid w:val="003D1109"/>
    <w:rsid w:val="003E2497"/>
    <w:rsid w:val="003E3843"/>
    <w:rsid w:val="00417A68"/>
    <w:rsid w:val="00421C44"/>
    <w:rsid w:val="00422B07"/>
    <w:rsid w:val="00426388"/>
    <w:rsid w:val="00430982"/>
    <w:rsid w:val="004402F1"/>
    <w:rsid w:val="00443333"/>
    <w:rsid w:val="00447501"/>
    <w:rsid w:val="00454840"/>
    <w:rsid w:val="00465ED0"/>
    <w:rsid w:val="00475FF5"/>
    <w:rsid w:val="00476D87"/>
    <w:rsid w:val="00481ADF"/>
    <w:rsid w:val="004C2A90"/>
    <w:rsid w:val="004F1E72"/>
    <w:rsid w:val="00503673"/>
    <w:rsid w:val="00537C54"/>
    <w:rsid w:val="005402A0"/>
    <w:rsid w:val="00543E78"/>
    <w:rsid w:val="0055795A"/>
    <w:rsid w:val="00563E0D"/>
    <w:rsid w:val="00585286"/>
    <w:rsid w:val="00597630"/>
    <w:rsid w:val="005A515D"/>
    <w:rsid w:val="005B2F56"/>
    <w:rsid w:val="005C6D45"/>
    <w:rsid w:val="005E18E3"/>
    <w:rsid w:val="005E2CEB"/>
    <w:rsid w:val="0061357D"/>
    <w:rsid w:val="00623C83"/>
    <w:rsid w:val="00624812"/>
    <w:rsid w:val="006300E5"/>
    <w:rsid w:val="0065231F"/>
    <w:rsid w:val="0067000E"/>
    <w:rsid w:val="00682FA3"/>
    <w:rsid w:val="00685EDE"/>
    <w:rsid w:val="00693B05"/>
    <w:rsid w:val="00694F99"/>
    <w:rsid w:val="006D11BF"/>
    <w:rsid w:val="00701F4D"/>
    <w:rsid w:val="007060CF"/>
    <w:rsid w:val="007107A8"/>
    <w:rsid w:val="0071322D"/>
    <w:rsid w:val="00756CDB"/>
    <w:rsid w:val="007A650E"/>
    <w:rsid w:val="007B113C"/>
    <w:rsid w:val="007B30E0"/>
    <w:rsid w:val="007B6D21"/>
    <w:rsid w:val="007D2EEA"/>
    <w:rsid w:val="007E3A1A"/>
    <w:rsid w:val="007E4991"/>
    <w:rsid w:val="00807EC9"/>
    <w:rsid w:val="00822B6F"/>
    <w:rsid w:val="008258B0"/>
    <w:rsid w:val="008367D7"/>
    <w:rsid w:val="008414CB"/>
    <w:rsid w:val="00853400"/>
    <w:rsid w:val="00861981"/>
    <w:rsid w:val="00863B95"/>
    <w:rsid w:val="00865545"/>
    <w:rsid w:val="00867286"/>
    <w:rsid w:val="00875D60"/>
    <w:rsid w:val="008B40A2"/>
    <w:rsid w:val="008D6302"/>
    <w:rsid w:val="008D64A9"/>
    <w:rsid w:val="00916722"/>
    <w:rsid w:val="00923954"/>
    <w:rsid w:val="009314C8"/>
    <w:rsid w:val="00944F65"/>
    <w:rsid w:val="009539C7"/>
    <w:rsid w:val="00964FD0"/>
    <w:rsid w:val="00974AD9"/>
    <w:rsid w:val="0098117B"/>
    <w:rsid w:val="0099291B"/>
    <w:rsid w:val="00994727"/>
    <w:rsid w:val="0099478A"/>
    <w:rsid w:val="00997674"/>
    <w:rsid w:val="009B455C"/>
    <w:rsid w:val="009B48C9"/>
    <w:rsid w:val="009D53F6"/>
    <w:rsid w:val="00A12E4C"/>
    <w:rsid w:val="00A26BF6"/>
    <w:rsid w:val="00A32EEC"/>
    <w:rsid w:val="00A37480"/>
    <w:rsid w:val="00A42059"/>
    <w:rsid w:val="00A439BB"/>
    <w:rsid w:val="00A66352"/>
    <w:rsid w:val="00A712C7"/>
    <w:rsid w:val="00A820B6"/>
    <w:rsid w:val="00AB06A7"/>
    <w:rsid w:val="00AD521E"/>
    <w:rsid w:val="00B05CFC"/>
    <w:rsid w:val="00B145EF"/>
    <w:rsid w:val="00B31301"/>
    <w:rsid w:val="00B564E0"/>
    <w:rsid w:val="00B85B07"/>
    <w:rsid w:val="00B86203"/>
    <w:rsid w:val="00B9532E"/>
    <w:rsid w:val="00BA6BAB"/>
    <w:rsid w:val="00BA7464"/>
    <w:rsid w:val="00BC155C"/>
    <w:rsid w:val="00BC62CD"/>
    <w:rsid w:val="00BE4A24"/>
    <w:rsid w:val="00BE595F"/>
    <w:rsid w:val="00BF2417"/>
    <w:rsid w:val="00C06F69"/>
    <w:rsid w:val="00C12660"/>
    <w:rsid w:val="00C20B09"/>
    <w:rsid w:val="00C30109"/>
    <w:rsid w:val="00C30F11"/>
    <w:rsid w:val="00C34C0F"/>
    <w:rsid w:val="00C51E46"/>
    <w:rsid w:val="00C62EB0"/>
    <w:rsid w:val="00C65C1C"/>
    <w:rsid w:val="00C675FD"/>
    <w:rsid w:val="00C67F3A"/>
    <w:rsid w:val="00C7138B"/>
    <w:rsid w:val="00C81CB4"/>
    <w:rsid w:val="00C83CE3"/>
    <w:rsid w:val="00C83E15"/>
    <w:rsid w:val="00C95473"/>
    <w:rsid w:val="00C95DFA"/>
    <w:rsid w:val="00C966F1"/>
    <w:rsid w:val="00CA7EAE"/>
    <w:rsid w:val="00CE2420"/>
    <w:rsid w:val="00CE2A31"/>
    <w:rsid w:val="00CF5DDC"/>
    <w:rsid w:val="00CF69D5"/>
    <w:rsid w:val="00D25AE4"/>
    <w:rsid w:val="00D26AFA"/>
    <w:rsid w:val="00D2731B"/>
    <w:rsid w:val="00D678C3"/>
    <w:rsid w:val="00D809BC"/>
    <w:rsid w:val="00D84F7B"/>
    <w:rsid w:val="00D964FC"/>
    <w:rsid w:val="00DC282B"/>
    <w:rsid w:val="00DC34F1"/>
    <w:rsid w:val="00DC51A3"/>
    <w:rsid w:val="00DF3306"/>
    <w:rsid w:val="00E02E15"/>
    <w:rsid w:val="00E132EA"/>
    <w:rsid w:val="00E14A3A"/>
    <w:rsid w:val="00E21F8E"/>
    <w:rsid w:val="00E27659"/>
    <w:rsid w:val="00E3518A"/>
    <w:rsid w:val="00E422A8"/>
    <w:rsid w:val="00E44760"/>
    <w:rsid w:val="00E6414E"/>
    <w:rsid w:val="00E70A1C"/>
    <w:rsid w:val="00E81178"/>
    <w:rsid w:val="00E83C0E"/>
    <w:rsid w:val="00E853EC"/>
    <w:rsid w:val="00E90A15"/>
    <w:rsid w:val="00E934FB"/>
    <w:rsid w:val="00EF12E1"/>
    <w:rsid w:val="00EF5412"/>
    <w:rsid w:val="00F027B2"/>
    <w:rsid w:val="00F03596"/>
    <w:rsid w:val="00F54FCA"/>
    <w:rsid w:val="00F64E97"/>
    <w:rsid w:val="00F66FE1"/>
    <w:rsid w:val="00F710B2"/>
    <w:rsid w:val="00F718EA"/>
    <w:rsid w:val="00F7523B"/>
    <w:rsid w:val="00F76B85"/>
    <w:rsid w:val="00F801E4"/>
    <w:rsid w:val="00F91268"/>
    <w:rsid w:val="00FA3EED"/>
    <w:rsid w:val="00FB3CE2"/>
    <w:rsid w:val="00FB5F61"/>
    <w:rsid w:val="00FB6C70"/>
    <w:rsid w:val="00FC1A22"/>
    <w:rsid w:val="00FF0869"/>
    <w:rsid w:val="00FF12FB"/>
    <w:rsid w:val="00FF2CC0"/>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49021C"/>
  <w15:chartTrackingRefBased/>
  <w15:docId w15:val="{D76B1DDA-D589-45FE-9907-6DFE32AB82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37480"/>
    <w:pPr>
      <w:spacing w:after="120" w:line="240" w:lineRule="auto"/>
      <w:jc w:val="both"/>
    </w:pPr>
    <w:rPr>
      <w:rFonts w:ascii="Century Gothic" w:hAnsi="Century Gothic"/>
    </w:rPr>
  </w:style>
  <w:style w:type="paragraph" w:styleId="Ttulo1">
    <w:name w:val="heading 1"/>
    <w:basedOn w:val="Normal"/>
    <w:next w:val="Normal"/>
    <w:link w:val="Ttulo1Car"/>
    <w:uiPriority w:val="9"/>
    <w:qFormat/>
    <w:rsid w:val="005402A0"/>
    <w:pPr>
      <w:keepNext/>
      <w:keepLines/>
      <w:pageBreakBefore/>
      <w:numPr>
        <w:numId w:val="1"/>
      </w:numPr>
      <w:spacing w:before="240" w:after="240"/>
      <w:ind w:left="431" w:hanging="431"/>
      <w:outlineLvl w:val="0"/>
    </w:pPr>
    <w:rPr>
      <w:rFonts w:eastAsiaTheme="majorEastAsia" w:cstheme="majorBidi"/>
      <w:b/>
      <w:caps/>
      <w:color w:val="00CACE"/>
      <w:sz w:val="24"/>
      <w:szCs w:val="32"/>
    </w:rPr>
  </w:style>
  <w:style w:type="paragraph" w:styleId="Ttulo2">
    <w:name w:val="heading 2"/>
    <w:basedOn w:val="Normal"/>
    <w:next w:val="Normal"/>
    <w:link w:val="Ttulo2Car"/>
    <w:uiPriority w:val="9"/>
    <w:unhideWhenUsed/>
    <w:qFormat/>
    <w:rsid w:val="001E6C10"/>
    <w:pPr>
      <w:keepNext/>
      <w:keepLines/>
      <w:numPr>
        <w:ilvl w:val="1"/>
        <w:numId w:val="1"/>
      </w:numPr>
      <w:spacing w:before="360"/>
      <w:ind w:left="578" w:hanging="578"/>
      <w:outlineLvl w:val="1"/>
    </w:pPr>
    <w:rPr>
      <w:rFonts w:eastAsiaTheme="majorEastAsia" w:cstheme="majorBidi"/>
      <w:b/>
      <w:color w:val="009999"/>
      <w:sz w:val="24"/>
      <w:szCs w:val="26"/>
    </w:rPr>
  </w:style>
  <w:style w:type="paragraph" w:styleId="Ttulo3">
    <w:name w:val="heading 3"/>
    <w:basedOn w:val="Normal"/>
    <w:next w:val="Normal"/>
    <w:link w:val="Ttulo3Car"/>
    <w:uiPriority w:val="9"/>
    <w:unhideWhenUsed/>
    <w:qFormat/>
    <w:rsid w:val="001E6C10"/>
    <w:pPr>
      <w:keepNext/>
      <w:keepLines/>
      <w:numPr>
        <w:ilvl w:val="2"/>
        <w:numId w:val="1"/>
      </w:numPr>
      <w:spacing w:before="360"/>
      <w:outlineLvl w:val="2"/>
    </w:pPr>
    <w:rPr>
      <w:rFonts w:eastAsiaTheme="majorEastAsia" w:cstheme="majorBidi"/>
      <w:b/>
      <w:color w:val="009999"/>
      <w:sz w:val="24"/>
      <w:szCs w:val="24"/>
    </w:rPr>
  </w:style>
  <w:style w:type="paragraph" w:styleId="Ttulo4">
    <w:name w:val="heading 4"/>
    <w:basedOn w:val="Normal"/>
    <w:next w:val="Normal"/>
    <w:link w:val="Ttulo4Car"/>
    <w:uiPriority w:val="9"/>
    <w:unhideWhenUsed/>
    <w:qFormat/>
    <w:rsid w:val="001E6C10"/>
    <w:pPr>
      <w:keepNext/>
      <w:keepLines/>
      <w:numPr>
        <w:ilvl w:val="3"/>
        <w:numId w:val="1"/>
      </w:numPr>
      <w:spacing w:before="40"/>
      <w:ind w:left="862" w:hanging="862"/>
      <w:outlineLvl w:val="3"/>
    </w:pPr>
    <w:rPr>
      <w:rFonts w:eastAsiaTheme="majorEastAsia" w:cstheme="majorBidi"/>
      <w:i/>
      <w:iCs/>
      <w:color w:val="009999"/>
    </w:rPr>
  </w:style>
  <w:style w:type="paragraph" w:styleId="Ttulo5">
    <w:name w:val="heading 5"/>
    <w:basedOn w:val="Normal"/>
    <w:next w:val="Normal"/>
    <w:link w:val="Ttulo5Car"/>
    <w:uiPriority w:val="9"/>
    <w:semiHidden/>
    <w:unhideWhenUsed/>
    <w:qFormat/>
    <w:rsid w:val="00F718EA"/>
    <w:pPr>
      <w:keepNext/>
      <w:keepLines/>
      <w:numPr>
        <w:ilvl w:val="4"/>
        <w:numId w:val="1"/>
      </w:numPr>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semiHidden/>
    <w:unhideWhenUsed/>
    <w:qFormat/>
    <w:rsid w:val="00F718EA"/>
    <w:pPr>
      <w:keepNext/>
      <w:keepLines/>
      <w:numPr>
        <w:ilvl w:val="5"/>
        <w:numId w:val="1"/>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F718EA"/>
    <w:pPr>
      <w:keepNext/>
      <w:keepLines/>
      <w:numPr>
        <w:ilvl w:val="6"/>
        <w:numId w:val="1"/>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F718EA"/>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F718EA"/>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iedepgina">
    <w:name w:val="footer"/>
    <w:basedOn w:val="Normal"/>
    <w:link w:val="PiedepginaCar"/>
    <w:uiPriority w:val="99"/>
    <w:unhideWhenUsed/>
    <w:rsid w:val="00430982"/>
    <w:pPr>
      <w:tabs>
        <w:tab w:val="center" w:pos="4419"/>
        <w:tab w:val="right" w:pos="8838"/>
      </w:tabs>
      <w:spacing w:after="40"/>
    </w:pPr>
  </w:style>
  <w:style w:type="character" w:customStyle="1" w:styleId="PiedepginaCar">
    <w:name w:val="Pie de página Car"/>
    <w:basedOn w:val="Fuentedeprrafopredeter"/>
    <w:link w:val="Piedepgina"/>
    <w:uiPriority w:val="99"/>
    <w:rsid w:val="00430982"/>
    <w:rPr>
      <w:rFonts w:ascii="Arial" w:hAnsi="Arial"/>
      <w:sz w:val="20"/>
    </w:rPr>
  </w:style>
  <w:style w:type="character" w:customStyle="1" w:styleId="Ttulo1Car">
    <w:name w:val="Título 1 Car"/>
    <w:basedOn w:val="Fuentedeprrafopredeter"/>
    <w:link w:val="Ttulo1"/>
    <w:uiPriority w:val="9"/>
    <w:rsid w:val="005402A0"/>
    <w:rPr>
      <w:rFonts w:ascii="Century Gothic" w:eastAsiaTheme="majorEastAsia" w:hAnsi="Century Gothic" w:cstheme="majorBidi"/>
      <w:b/>
      <w:caps/>
      <w:color w:val="00CACE"/>
      <w:sz w:val="24"/>
      <w:szCs w:val="32"/>
    </w:rPr>
  </w:style>
  <w:style w:type="paragraph" w:customStyle="1" w:styleId="Ttulo">
    <w:name w:val="Título"/>
    <w:basedOn w:val="Normal"/>
    <w:qFormat/>
    <w:rsid w:val="001E6C10"/>
    <w:pPr>
      <w:pageBreakBefore/>
      <w:jc w:val="left"/>
    </w:pPr>
    <w:rPr>
      <w:b/>
      <w:caps/>
      <w:color w:val="00CACE"/>
      <w:sz w:val="32"/>
    </w:rPr>
  </w:style>
  <w:style w:type="paragraph" w:customStyle="1" w:styleId="H3">
    <w:name w:val="H3"/>
    <w:basedOn w:val="Normal"/>
    <w:next w:val="H4"/>
    <w:qFormat/>
    <w:rsid w:val="00CF69D5"/>
    <w:pPr>
      <w:jc w:val="center"/>
    </w:pPr>
    <w:rPr>
      <w:b/>
      <w:color w:val="009999"/>
      <w:u w:val="dottedHeavy" w:color="BFBFBF" w:themeColor="background1" w:themeShade="BF"/>
    </w:rPr>
  </w:style>
  <w:style w:type="paragraph" w:styleId="Textoindependiente">
    <w:name w:val="Body Text"/>
    <w:basedOn w:val="Normal"/>
    <w:link w:val="TextoindependienteCar"/>
    <w:uiPriority w:val="99"/>
    <w:semiHidden/>
    <w:unhideWhenUsed/>
    <w:rsid w:val="005E18E3"/>
  </w:style>
  <w:style w:type="character" w:customStyle="1" w:styleId="TextoindependienteCar">
    <w:name w:val="Texto independiente Car"/>
    <w:basedOn w:val="Fuentedeprrafopredeter"/>
    <w:link w:val="Textoindependiente"/>
    <w:uiPriority w:val="99"/>
    <w:semiHidden/>
    <w:rsid w:val="005E18E3"/>
  </w:style>
  <w:style w:type="paragraph" w:styleId="Prrafodelista">
    <w:name w:val="List Paragraph"/>
    <w:basedOn w:val="Normal"/>
    <w:link w:val="PrrafodelistaCar"/>
    <w:uiPriority w:val="34"/>
    <w:qFormat/>
    <w:rsid w:val="00214CB3"/>
    <w:pPr>
      <w:spacing w:after="80"/>
      <w:ind w:left="720"/>
    </w:pPr>
  </w:style>
  <w:style w:type="character" w:styleId="Hipervnculo">
    <w:name w:val="Hyperlink"/>
    <w:basedOn w:val="Fuentedeprrafopredeter"/>
    <w:uiPriority w:val="99"/>
    <w:unhideWhenUsed/>
    <w:rsid w:val="00DC34F1"/>
    <w:rPr>
      <w:color w:val="0563C1" w:themeColor="hyperlink"/>
      <w:u w:val="single"/>
    </w:rPr>
  </w:style>
  <w:style w:type="character" w:styleId="Hipervnculovisitado">
    <w:name w:val="FollowedHyperlink"/>
    <w:basedOn w:val="Fuentedeprrafopredeter"/>
    <w:uiPriority w:val="99"/>
    <w:semiHidden/>
    <w:unhideWhenUsed/>
    <w:rsid w:val="00DC34F1"/>
    <w:rPr>
      <w:color w:val="954F72" w:themeColor="followedHyperlink"/>
      <w:u w:val="single"/>
    </w:rPr>
  </w:style>
  <w:style w:type="table" w:styleId="Tablaconcuadrcula">
    <w:name w:val="Table Grid"/>
    <w:basedOn w:val="Tablanormal"/>
    <w:uiPriority w:val="59"/>
    <w:rsid w:val="00E70A1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A66352"/>
    <w:rPr>
      <w:sz w:val="16"/>
      <w:szCs w:val="16"/>
    </w:rPr>
  </w:style>
  <w:style w:type="paragraph" w:styleId="Textocomentario">
    <w:name w:val="annotation text"/>
    <w:basedOn w:val="Normal"/>
    <w:link w:val="TextocomentarioCar"/>
    <w:uiPriority w:val="99"/>
    <w:unhideWhenUsed/>
    <w:rsid w:val="00A66352"/>
    <w:rPr>
      <w:szCs w:val="20"/>
    </w:rPr>
  </w:style>
  <w:style w:type="character" w:customStyle="1" w:styleId="TextocomentarioCar">
    <w:name w:val="Texto comentario Car"/>
    <w:basedOn w:val="Fuentedeprrafopredeter"/>
    <w:link w:val="Textocomentario"/>
    <w:uiPriority w:val="99"/>
    <w:rsid w:val="00A66352"/>
    <w:rPr>
      <w:sz w:val="20"/>
      <w:szCs w:val="20"/>
    </w:rPr>
  </w:style>
  <w:style w:type="paragraph" w:styleId="Asuntodelcomentario">
    <w:name w:val="annotation subject"/>
    <w:basedOn w:val="Textocomentario"/>
    <w:next w:val="Textocomentario"/>
    <w:link w:val="AsuntodelcomentarioCar"/>
    <w:uiPriority w:val="99"/>
    <w:semiHidden/>
    <w:unhideWhenUsed/>
    <w:rsid w:val="00A66352"/>
    <w:rPr>
      <w:b/>
      <w:bCs/>
    </w:rPr>
  </w:style>
  <w:style w:type="character" w:customStyle="1" w:styleId="AsuntodelcomentarioCar">
    <w:name w:val="Asunto del comentario Car"/>
    <w:basedOn w:val="TextocomentarioCar"/>
    <w:link w:val="Asuntodelcomentario"/>
    <w:uiPriority w:val="99"/>
    <w:semiHidden/>
    <w:rsid w:val="00A66352"/>
    <w:rPr>
      <w:b/>
      <w:bCs/>
      <w:sz w:val="20"/>
      <w:szCs w:val="20"/>
    </w:rPr>
  </w:style>
  <w:style w:type="paragraph" w:styleId="Textodeglobo">
    <w:name w:val="Balloon Text"/>
    <w:basedOn w:val="Normal"/>
    <w:link w:val="TextodegloboCar"/>
    <w:uiPriority w:val="99"/>
    <w:semiHidden/>
    <w:unhideWhenUsed/>
    <w:rsid w:val="00A66352"/>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66352"/>
    <w:rPr>
      <w:rFonts w:ascii="Segoe UI" w:hAnsi="Segoe UI" w:cs="Segoe UI"/>
      <w:sz w:val="18"/>
      <w:szCs w:val="18"/>
    </w:rPr>
  </w:style>
  <w:style w:type="character" w:customStyle="1" w:styleId="Ttulo2Car">
    <w:name w:val="Título 2 Car"/>
    <w:basedOn w:val="Fuentedeprrafopredeter"/>
    <w:link w:val="Ttulo2"/>
    <w:uiPriority w:val="9"/>
    <w:rsid w:val="001E6C10"/>
    <w:rPr>
      <w:rFonts w:ascii="Century Gothic" w:eastAsiaTheme="majorEastAsia" w:hAnsi="Century Gothic" w:cstheme="majorBidi"/>
      <w:b/>
      <w:color w:val="009999"/>
      <w:sz w:val="24"/>
      <w:szCs w:val="26"/>
    </w:rPr>
  </w:style>
  <w:style w:type="paragraph" w:customStyle="1" w:styleId="box1">
    <w:name w:val="box1"/>
    <w:basedOn w:val="Normal"/>
    <w:qFormat/>
    <w:rsid w:val="00A37480"/>
    <w:rPr>
      <w:sz w:val="20"/>
    </w:rPr>
  </w:style>
  <w:style w:type="paragraph" w:customStyle="1" w:styleId="box2">
    <w:name w:val="box2"/>
    <w:basedOn w:val="Normal"/>
    <w:qFormat/>
    <w:rsid w:val="00A37480"/>
    <w:rPr>
      <w:sz w:val="20"/>
    </w:rPr>
  </w:style>
  <w:style w:type="character" w:customStyle="1" w:styleId="Ttulo3Car">
    <w:name w:val="Título 3 Car"/>
    <w:basedOn w:val="Fuentedeprrafopredeter"/>
    <w:link w:val="Ttulo3"/>
    <w:uiPriority w:val="9"/>
    <w:rsid w:val="001E6C10"/>
    <w:rPr>
      <w:rFonts w:ascii="Century Gothic" w:eastAsiaTheme="majorEastAsia" w:hAnsi="Century Gothic" w:cstheme="majorBidi"/>
      <w:b/>
      <w:color w:val="009999"/>
      <w:sz w:val="24"/>
      <w:szCs w:val="24"/>
    </w:rPr>
  </w:style>
  <w:style w:type="character" w:customStyle="1" w:styleId="Ttulo4Car">
    <w:name w:val="Título 4 Car"/>
    <w:basedOn w:val="Fuentedeprrafopredeter"/>
    <w:link w:val="Ttulo4"/>
    <w:uiPriority w:val="9"/>
    <w:rsid w:val="001E6C10"/>
    <w:rPr>
      <w:rFonts w:ascii="Century Gothic" w:eastAsiaTheme="majorEastAsia" w:hAnsi="Century Gothic" w:cstheme="majorBidi"/>
      <w:i/>
      <w:iCs/>
      <w:color w:val="009999"/>
    </w:rPr>
  </w:style>
  <w:style w:type="character" w:customStyle="1" w:styleId="Ttulo5Car">
    <w:name w:val="Título 5 Car"/>
    <w:basedOn w:val="Fuentedeprrafopredeter"/>
    <w:link w:val="Ttulo5"/>
    <w:uiPriority w:val="9"/>
    <w:semiHidden/>
    <w:rsid w:val="00F718EA"/>
    <w:rPr>
      <w:rFonts w:asciiTheme="majorHAnsi" w:eastAsiaTheme="majorEastAsia" w:hAnsiTheme="majorHAnsi" w:cstheme="majorBidi"/>
      <w:color w:val="2E74B5" w:themeColor="accent1" w:themeShade="BF"/>
    </w:rPr>
  </w:style>
  <w:style w:type="character" w:customStyle="1" w:styleId="Ttulo6Car">
    <w:name w:val="Título 6 Car"/>
    <w:basedOn w:val="Fuentedeprrafopredeter"/>
    <w:link w:val="Ttulo6"/>
    <w:uiPriority w:val="9"/>
    <w:semiHidden/>
    <w:rsid w:val="00F718EA"/>
    <w:rPr>
      <w:rFonts w:asciiTheme="majorHAnsi" w:eastAsiaTheme="majorEastAsia" w:hAnsiTheme="majorHAnsi" w:cstheme="majorBidi"/>
      <w:color w:val="1F4D78" w:themeColor="accent1" w:themeShade="7F"/>
    </w:rPr>
  </w:style>
  <w:style w:type="character" w:customStyle="1" w:styleId="Ttulo7Car">
    <w:name w:val="Título 7 Car"/>
    <w:basedOn w:val="Fuentedeprrafopredeter"/>
    <w:link w:val="Ttulo7"/>
    <w:uiPriority w:val="9"/>
    <w:semiHidden/>
    <w:rsid w:val="00F718EA"/>
    <w:rPr>
      <w:rFonts w:asciiTheme="majorHAnsi" w:eastAsiaTheme="majorEastAsia" w:hAnsiTheme="majorHAnsi" w:cstheme="majorBidi"/>
      <w:i/>
      <w:iCs/>
      <w:color w:val="1F4D78" w:themeColor="accent1" w:themeShade="7F"/>
    </w:rPr>
  </w:style>
  <w:style w:type="character" w:customStyle="1" w:styleId="Ttulo8Car">
    <w:name w:val="Título 8 Car"/>
    <w:basedOn w:val="Fuentedeprrafopredeter"/>
    <w:link w:val="Ttulo8"/>
    <w:uiPriority w:val="9"/>
    <w:semiHidden/>
    <w:rsid w:val="00F718EA"/>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F718EA"/>
    <w:rPr>
      <w:rFonts w:asciiTheme="majorHAnsi" w:eastAsiaTheme="majorEastAsia" w:hAnsiTheme="majorHAnsi" w:cstheme="majorBidi"/>
      <w:i/>
      <w:iCs/>
      <w:color w:val="272727" w:themeColor="text1" w:themeTint="D8"/>
      <w:sz w:val="21"/>
      <w:szCs w:val="21"/>
    </w:rPr>
  </w:style>
  <w:style w:type="paragraph" w:customStyle="1" w:styleId="H2">
    <w:name w:val="H2"/>
    <w:basedOn w:val="Normal"/>
    <w:qFormat/>
    <w:rsid w:val="00BA7464"/>
    <w:pPr>
      <w:spacing w:before="360" w:after="80"/>
    </w:pPr>
    <w:rPr>
      <w:b/>
      <w:color w:val="009999"/>
      <w:sz w:val="28"/>
    </w:rPr>
  </w:style>
  <w:style w:type="paragraph" w:customStyle="1" w:styleId="pie">
    <w:name w:val="pie"/>
    <w:basedOn w:val="Normal"/>
    <w:qFormat/>
    <w:rsid w:val="00BE4A24"/>
    <w:pPr>
      <w:spacing w:after="0"/>
      <w:jc w:val="center"/>
    </w:pPr>
    <w:rPr>
      <w:i/>
      <w:sz w:val="16"/>
    </w:rPr>
  </w:style>
  <w:style w:type="paragraph" w:customStyle="1" w:styleId="H4">
    <w:name w:val="H4"/>
    <w:basedOn w:val="Normal"/>
    <w:qFormat/>
    <w:rsid w:val="00A26BF6"/>
    <w:pPr>
      <w:spacing w:after="80"/>
      <w:jc w:val="center"/>
    </w:pPr>
    <w:rPr>
      <w:sz w:val="18"/>
    </w:rPr>
  </w:style>
  <w:style w:type="paragraph" w:styleId="NormalWeb">
    <w:name w:val="Normal (Web)"/>
    <w:basedOn w:val="Normal"/>
    <w:uiPriority w:val="99"/>
    <w:semiHidden/>
    <w:unhideWhenUsed/>
    <w:rsid w:val="00A26BF6"/>
    <w:pPr>
      <w:spacing w:before="100" w:beforeAutospacing="1" w:after="100" w:afterAutospacing="1"/>
      <w:jc w:val="left"/>
    </w:pPr>
    <w:rPr>
      <w:rFonts w:ascii="Times New Roman" w:eastAsia="Times New Roman" w:hAnsi="Times New Roman" w:cs="Times New Roman"/>
      <w:sz w:val="24"/>
      <w:szCs w:val="24"/>
      <w:lang w:eastAsia="es-CO"/>
    </w:rPr>
  </w:style>
  <w:style w:type="character" w:styleId="Textoennegrita">
    <w:name w:val="Strong"/>
    <w:basedOn w:val="Fuentedeprrafopredeter"/>
    <w:uiPriority w:val="22"/>
    <w:qFormat/>
    <w:rsid w:val="00A26BF6"/>
    <w:rPr>
      <w:b/>
      <w:bCs/>
    </w:rPr>
  </w:style>
  <w:style w:type="character" w:customStyle="1" w:styleId="PrrafodelistaCar">
    <w:name w:val="Párrafo de lista Car"/>
    <w:link w:val="Prrafodelista"/>
    <w:uiPriority w:val="34"/>
    <w:rsid w:val="00214CB3"/>
    <w:rPr>
      <w:rFonts w:ascii="Arial" w:hAnsi="Arial"/>
      <w:sz w:val="20"/>
    </w:rPr>
  </w:style>
  <w:style w:type="paragraph" w:styleId="Encabezado">
    <w:name w:val="header"/>
    <w:basedOn w:val="Normal"/>
    <w:link w:val="EncabezadoCar"/>
    <w:uiPriority w:val="99"/>
    <w:unhideWhenUsed/>
    <w:rsid w:val="003A637E"/>
    <w:pPr>
      <w:tabs>
        <w:tab w:val="center" w:pos="4419"/>
        <w:tab w:val="right" w:pos="8838"/>
      </w:tabs>
      <w:spacing w:after="0"/>
    </w:pPr>
  </w:style>
  <w:style w:type="character" w:customStyle="1" w:styleId="EncabezadoCar">
    <w:name w:val="Encabezado Car"/>
    <w:basedOn w:val="Fuentedeprrafopredeter"/>
    <w:link w:val="Encabezado"/>
    <w:uiPriority w:val="99"/>
    <w:rsid w:val="003A637E"/>
    <w:rPr>
      <w:rFonts w:ascii="Arial" w:hAnsi="Arial"/>
      <w:sz w:val="20"/>
    </w:rPr>
  </w:style>
  <w:style w:type="paragraph" w:styleId="TDC1">
    <w:name w:val="toc 1"/>
    <w:basedOn w:val="Normal"/>
    <w:next w:val="Normal"/>
    <w:autoRedefine/>
    <w:uiPriority w:val="39"/>
    <w:unhideWhenUsed/>
    <w:rsid w:val="002C115D"/>
    <w:pPr>
      <w:spacing w:after="100"/>
    </w:pPr>
  </w:style>
  <w:style w:type="paragraph" w:styleId="TDC2">
    <w:name w:val="toc 2"/>
    <w:basedOn w:val="Normal"/>
    <w:next w:val="Normal"/>
    <w:autoRedefine/>
    <w:uiPriority w:val="39"/>
    <w:unhideWhenUsed/>
    <w:rsid w:val="002C115D"/>
    <w:pPr>
      <w:spacing w:after="100"/>
      <w:ind w:left="200"/>
    </w:pPr>
  </w:style>
  <w:style w:type="paragraph" w:styleId="TDC3">
    <w:name w:val="toc 3"/>
    <w:basedOn w:val="Normal"/>
    <w:next w:val="Normal"/>
    <w:autoRedefine/>
    <w:uiPriority w:val="39"/>
    <w:unhideWhenUsed/>
    <w:rsid w:val="002C115D"/>
    <w:pPr>
      <w:spacing w:after="100"/>
      <w:ind w:left="400"/>
    </w:pPr>
  </w:style>
  <w:style w:type="paragraph" w:styleId="Puesto">
    <w:name w:val="Title"/>
    <w:basedOn w:val="Normal"/>
    <w:next w:val="Normal"/>
    <w:link w:val="PuestoCar"/>
    <w:qFormat/>
    <w:rsid w:val="00597630"/>
    <w:pPr>
      <w:spacing w:after="0"/>
      <w:contextualSpacing/>
      <w:jc w:val="center"/>
    </w:pPr>
    <w:rPr>
      <w:rFonts w:ascii="Agency FB" w:eastAsiaTheme="majorEastAsia" w:hAnsi="Agency FB" w:cstheme="majorBidi"/>
      <w:color w:val="C00000"/>
      <w:spacing w:val="-10"/>
      <w:kern w:val="28"/>
      <w:sz w:val="56"/>
      <w:szCs w:val="56"/>
    </w:rPr>
  </w:style>
  <w:style w:type="character" w:customStyle="1" w:styleId="PuestoCar">
    <w:name w:val="Puesto Car"/>
    <w:basedOn w:val="Fuentedeprrafopredeter"/>
    <w:link w:val="Puesto"/>
    <w:rsid w:val="00597630"/>
    <w:rPr>
      <w:rFonts w:ascii="Agency FB" w:eastAsiaTheme="majorEastAsia" w:hAnsi="Agency FB" w:cstheme="majorBidi"/>
      <w:color w:val="C00000"/>
      <w:spacing w:val="-10"/>
      <w:kern w:val="28"/>
      <w:sz w:val="56"/>
      <w:szCs w:val="56"/>
    </w:rPr>
  </w:style>
  <w:style w:type="paragraph" w:styleId="Subttulo">
    <w:name w:val="Subtitle"/>
    <w:basedOn w:val="Normal"/>
    <w:next w:val="Normal"/>
    <w:link w:val="SubttuloCar"/>
    <w:qFormat/>
    <w:rsid w:val="00597630"/>
    <w:pPr>
      <w:numPr>
        <w:ilvl w:val="1"/>
      </w:numPr>
      <w:spacing w:after="160" w:line="276" w:lineRule="auto"/>
      <w:jc w:val="center"/>
    </w:pPr>
    <w:rPr>
      <w:rFonts w:ascii="Agency FB" w:eastAsiaTheme="minorEastAsia" w:hAnsi="Agency FB"/>
      <w:b/>
      <w:color w:val="767171" w:themeColor="background2" w:themeShade="80"/>
      <w:spacing w:val="15"/>
      <w:sz w:val="50"/>
    </w:rPr>
  </w:style>
  <w:style w:type="character" w:customStyle="1" w:styleId="SubttuloCar">
    <w:name w:val="Subtítulo Car"/>
    <w:basedOn w:val="Fuentedeprrafopredeter"/>
    <w:link w:val="Subttulo"/>
    <w:rsid w:val="00597630"/>
    <w:rPr>
      <w:rFonts w:ascii="Agency FB" w:eastAsiaTheme="minorEastAsia" w:hAnsi="Agency FB"/>
      <w:b/>
      <w:color w:val="767171" w:themeColor="background2" w:themeShade="80"/>
      <w:spacing w:val="15"/>
      <w:sz w:val="50"/>
    </w:rPr>
  </w:style>
  <w:style w:type="paragraph" w:styleId="TtulodeTDC">
    <w:name w:val="TOC Heading"/>
    <w:basedOn w:val="Ttulo1"/>
    <w:next w:val="Normal"/>
    <w:uiPriority w:val="39"/>
    <w:unhideWhenUsed/>
    <w:qFormat/>
    <w:rsid w:val="00597630"/>
    <w:pPr>
      <w:pageBreakBefore w:val="0"/>
      <w:spacing w:after="0" w:line="259" w:lineRule="auto"/>
      <w:ind w:left="432" w:hanging="432"/>
      <w:outlineLvl w:val="9"/>
    </w:pPr>
    <w:rPr>
      <w:rFonts w:asciiTheme="majorHAnsi" w:hAnsiTheme="majorHAnsi"/>
      <w:b w:val="0"/>
      <w:caps w:val="0"/>
      <w:color w:val="2E74B5" w:themeColor="accent1" w:themeShade="BF"/>
      <w:sz w:val="32"/>
      <w:lang w:eastAsia="es-CO"/>
    </w:rPr>
  </w:style>
  <w:style w:type="paragraph" w:customStyle="1" w:styleId="Transicin">
    <w:name w:val="Transición"/>
    <w:basedOn w:val="Normal"/>
    <w:next w:val="Normal"/>
    <w:link w:val="TransicinCar"/>
    <w:qFormat/>
    <w:rsid w:val="00597630"/>
    <w:pPr>
      <w:spacing w:after="0" w:line="276" w:lineRule="auto"/>
    </w:pPr>
    <w:rPr>
      <w:rFonts w:asciiTheme="minorHAnsi" w:hAnsiTheme="minorHAnsi"/>
      <w:color w:val="00B050"/>
      <w:sz w:val="24"/>
    </w:rPr>
  </w:style>
  <w:style w:type="paragraph" w:customStyle="1" w:styleId="Frasesclave">
    <w:name w:val="Frases clave"/>
    <w:basedOn w:val="Normal"/>
    <w:next w:val="Normal"/>
    <w:link w:val="FrasesclaveCar"/>
    <w:qFormat/>
    <w:rsid w:val="00597630"/>
    <w:pPr>
      <w:spacing w:after="0" w:line="276" w:lineRule="auto"/>
    </w:pPr>
    <w:rPr>
      <w:rFonts w:asciiTheme="minorHAnsi" w:hAnsiTheme="minorHAnsi"/>
      <w:color w:val="FF0000"/>
      <w:sz w:val="24"/>
    </w:rPr>
  </w:style>
  <w:style w:type="character" w:customStyle="1" w:styleId="TransicinCar">
    <w:name w:val="Transición Car"/>
    <w:basedOn w:val="Fuentedeprrafopredeter"/>
    <w:link w:val="Transicin"/>
    <w:rsid w:val="00597630"/>
    <w:rPr>
      <w:color w:val="00B050"/>
      <w:sz w:val="24"/>
    </w:rPr>
  </w:style>
  <w:style w:type="paragraph" w:customStyle="1" w:styleId="Extendiendo">
    <w:name w:val="Extendiendo"/>
    <w:basedOn w:val="Normal"/>
    <w:next w:val="Normal"/>
    <w:link w:val="ExtendiendoCar"/>
    <w:qFormat/>
    <w:rsid w:val="00597630"/>
    <w:pPr>
      <w:spacing w:after="0" w:line="276" w:lineRule="auto"/>
    </w:pPr>
    <w:rPr>
      <w:rFonts w:asciiTheme="minorHAnsi" w:hAnsiTheme="minorHAnsi"/>
      <w:color w:val="00B0F0"/>
      <w:sz w:val="24"/>
    </w:rPr>
  </w:style>
  <w:style w:type="character" w:customStyle="1" w:styleId="FrasesclaveCar">
    <w:name w:val="Frases clave Car"/>
    <w:basedOn w:val="Fuentedeprrafopredeter"/>
    <w:link w:val="Frasesclave"/>
    <w:rsid w:val="00597630"/>
    <w:rPr>
      <w:color w:val="FF0000"/>
      <w:sz w:val="24"/>
    </w:rPr>
  </w:style>
  <w:style w:type="paragraph" w:customStyle="1" w:styleId="Ejemplos">
    <w:name w:val="Ejemplos"/>
    <w:basedOn w:val="Extendiendo"/>
    <w:next w:val="Normal"/>
    <w:link w:val="EjemplosCar"/>
    <w:qFormat/>
    <w:rsid w:val="00597630"/>
    <w:rPr>
      <w:color w:val="767171" w:themeColor="background2" w:themeShade="80"/>
    </w:rPr>
  </w:style>
  <w:style w:type="character" w:customStyle="1" w:styleId="ExtendiendoCar">
    <w:name w:val="Extendiendo Car"/>
    <w:basedOn w:val="Fuentedeprrafopredeter"/>
    <w:link w:val="Extendiendo"/>
    <w:rsid w:val="00597630"/>
    <w:rPr>
      <w:color w:val="00B0F0"/>
      <w:sz w:val="24"/>
    </w:rPr>
  </w:style>
  <w:style w:type="character" w:customStyle="1" w:styleId="EjemplosCar">
    <w:name w:val="Ejemplos Car"/>
    <w:basedOn w:val="ExtendiendoCar"/>
    <w:link w:val="Ejemplos"/>
    <w:rsid w:val="00597630"/>
    <w:rPr>
      <w:color w:val="767171" w:themeColor="background2" w:themeShade="80"/>
      <w:sz w:val="24"/>
    </w:rPr>
  </w:style>
  <w:style w:type="paragraph" w:styleId="Sinespaciado">
    <w:name w:val="No Spacing"/>
    <w:uiPriority w:val="1"/>
    <w:qFormat/>
    <w:rsid w:val="00597630"/>
    <w:pPr>
      <w:spacing w:after="0" w:line="240" w:lineRule="auto"/>
      <w:jc w:val="both"/>
    </w:pPr>
    <w:rPr>
      <w:sz w:val="24"/>
    </w:rPr>
  </w:style>
  <w:style w:type="paragraph" w:customStyle="1" w:styleId="RED">
    <w:name w:val="RED"/>
    <w:basedOn w:val="Normal"/>
    <w:next w:val="Normal"/>
    <w:link w:val="REDCar"/>
    <w:qFormat/>
    <w:rsid w:val="00597630"/>
    <w:pPr>
      <w:spacing w:after="0" w:line="276" w:lineRule="auto"/>
    </w:pPr>
    <w:rPr>
      <w:rFonts w:asciiTheme="minorHAnsi" w:hAnsiTheme="minorHAnsi"/>
      <w:color w:val="C45911" w:themeColor="accent2" w:themeShade="BF"/>
      <w:sz w:val="24"/>
      <w:lang w:val="es-ES"/>
    </w:rPr>
  </w:style>
  <w:style w:type="paragraph" w:customStyle="1" w:styleId="Actividad">
    <w:name w:val="Actividad"/>
    <w:basedOn w:val="Normal"/>
    <w:next w:val="Normal"/>
    <w:link w:val="ActividadCar"/>
    <w:qFormat/>
    <w:rsid w:val="00597630"/>
    <w:pPr>
      <w:spacing w:after="0" w:line="276" w:lineRule="auto"/>
    </w:pPr>
    <w:rPr>
      <w:rFonts w:asciiTheme="minorHAnsi" w:hAnsiTheme="minorHAnsi"/>
      <w:color w:val="1F3864" w:themeColor="accent5" w:themeShade="80"/>
      <w:sz w:val="24"/>
      <w:lang w:val="es-ES"/>
    </w:rPr>
  </w:style>
  <w:style w:type="character" w:customStyle="1" w:styleId="REDCar">
    <w:name w:val="RED Car"/>
    <w:basedOn w:val="Fuentedeprrafopredeter"/>
    <w:link w:val="RED"/>
    <w:rsid w:val="00597630"/>
    <w:rPr>
      <w:color w:val="C45911" w:themeColor="accent2" w:themeShade="BF"/>
      <w:sz w:val="24"/>
      <w:lang w:val="es-ES"/>
    </w:rPr>
  </w:style>
  <w:style w:type="character" w:customStyle="1" w:styleId="ActividadCar">
    <w:name w:val="Actividad Car"/>
    <w:basedOn w:val="Fuentedeprrafopredeter"/>
    <w:link w:val="Actividad"/>
    <w:rsid w:val="00597630"/>
    <w:rPr>
      <w:color w:val="1F3864" w:themeColor="accent5" w:themeShade="80"/>
      <w:sz w:val="24"/>
      <w:lang w:val="es-ES"/>
    </w:rPr>
  </w:style>
  <w:style w:type="paragraph" w:customStyle="1" w:styleId="Actividadaprendizaje">
    <w:name w:val="Actividad aprendizaje"/>
    <w:basedOn w:val="Extendiendo"/>
    <w:link w:val="ActividadaprendizajeCar"/>
    <w:rsid w:val="00597630"/>
    <w:rPr>
      <w:color w:val="2E74B5" w:themeColor="accent1" w:themeShade="BF"/>
      <w:lang w:val="es-ES"/>
    </w:rPr>
  </w:style>
  <w:style w:type="character" w:customStyle="1" w:styleId="ActividadaprendizajeCar">
    <w:name w:val="Actividad aprendizaje Car"/>
    <w:basedOn w:val="ExtendiendoCar"/>
    <w:link w:val="Actividadaprendizaje"/>
    <w:rsid w:val="00597630"/>
    <w:rPr>
      <w:color w:val="2E74B5" w:themeColor="accent1" w:themeShade="BF"/>
      <w:sz w:val="24"/>
      <w:lang w:val="es-ES"/>
    </w:rPr>
  </w:style>
  <w:style w:type="paragraph" w:styleId="Bibliografa">
    <w:name w:val="Bibliography"/>
    <w:basedOn w:val="Normal"/>
    <w:next w:val="Normal"/>
    <w:uiPriority w:val="37"/>
    <w:unhideWhenUsed/>
    <w:rsid w:val="00597630"/>
    <w:pPr>
      <w:spacing w:after="200" w:line="276" w:lineRule="auto"/>
      <w:jc w:val="left"/>
    </w:pPr>
    <w:rPr>
      <w:rFonts w:asciiTheme="minorHAnsi" w:hAnsiTheme="minorHAnsi"/>
    </w:rPr>
  </w:style>
  <w:style w:type="paragraph" w:styleId="Descripcin">
    <w:name w:val="caption"/>
    <w:basedOn w:val="Normal"/>
    <w:next w:val="Normal"/>
    <w:uiPriority w:val="35"/>
    <w:unhideWhenUsed/>
    <w:qFormat/>
    <w:rsid w:val="00597630"/>
    <w:pPr>
      <w:spacing w:after="200"/>
    </w:pPr>
    <w:rPr>
      <w:rFonts w:asciiTheme="minorHAnsi" w:hAnsiTheme="minorHAnsi"/>
      <w:i/>
      <w:iCs/>
      <w:color w:val="44546A" w:themeColor="text2"/>
      <w:sz w:val="18"/>
      <w:szCs w:val="18"/>
    </w:rPr>
  </w:style>
  <w:style w:type="paragraph" w:customStyle="1" w:styleId="RecursoEducativo">
    <w:name w:val="Recurso Educativo"/>
    <w:next w:val="Normal"/>
    <w:rsid w:val="00597630"/>
    <w:pPr>
      <w:spacing w:after="0" w:line="240" w:lineRule="auto"/>
      <w:jc w:val="both"/>
    </w:pPr>
    <w:rPr>
      <w:rFonts w:ascii="Century Gothic" w:hAnsi="Century Gothic"/>
      <w:color w:val="C45911" w:themeColor="accent2" w:themeShade="BF"/>
      <w:sz w:val="20"/>
    </w:rPr>
  </w:style>
  <w:style w:type="paragraph" w:customStyle="1" w:styleId="Entrenamiento">
    <w:name w:val="Entrenamiento"/>
    <w:basedOn w:val="Extendiendo"/>
    <w:next w:val="Normal"/>
    <w:link w:val="EntrenamientoCar"/>
    <w:qFormat/>
    <w:rsid w:val="00597630"/>
    <w:rPr>
      <w:rFonts w:ascii="Century Gothic" w:hAnsi="Century Gothic"/>
      <w:color w:val="2F5496" w:themeColor="accent5" w:themeShade="BF"/>
      <w:sz w:val="20"/>
    </w:rPr>
  </w:style>
  <w:style w:type="character" w:customStyle="1" w:styleId="EntrenamientoCar">
    <w:name w:val="Entrenamiento Car"/>
    <w:basedOn w:val="ExtendiendoCar"/>
    <w:link w:val="Entrenamiento"/>
    <w:rsid w:val="00597630"/>
    <w:rPr>
      <w:rFonts w:ascii="Century Gothic" w:hAnsi="Century Gothic"/>
      <w:color w:val="2F5496" w:themeColor="accent5" w:themeShade="BF"/>
      <w:sz w:val="20"/>
    </w:rPr>
  </w:style>
  <w:style w:type="paragraph" w:styleId="Textonotaalfinal">
    <w:name w:val="endnote text"/>
    <w:basedOn w:val="Normal"/>
    <w:link w:val="TextonotaalfinalCar"/>
    <w:uiPriority w:val="99"/>
    <w:semiHidden/>
    <w:unhideWhenUsed/>
    <w:rsid w:val="00597630"/>
    <w:pPr>
      <w:spacing w:after="0"/>
    </w:pPr>
    <w:rPr>
      <w:rFonts w:asciiTheme="minorHAnsi" w:hAnsiTheme="minorHAnsi"/>
      <w:sz w:val="20"/>
      <w:szCs w:val="20"/>
    </w:rPr>
  </w:style>
  <w:style w:type="character" w:customStyle="1" w:styleId="TextonotaalfinalCar">
    <w:name w:val="Texto nota al final Car"/>
    <w:basedOn w:val="Fuentedeprrafopredeter"/>
    <w:link w:val="Textonotaalfinal"/>
    <w:uiPriority w:val="99"/>
    <w:semiHidden/>
    <w:rsid w:val="00597630"/>
    <w:rPr>
      <w:sz w:val="20"/>
      <w:szCs w:val="20"/>
    </w:rPr>
  </w:style>
  <w:style w:type="character" w:styleId="Refdenotaalfinal">
    <w:name w:val="endnote reference"/>
    <w:basedOn w:val="Fuentedeprrafopredeter"/>
    <w:uiPriority w:val="99"/>
    <w:semiHidden/>
    <w:unhideWhenUsed/>
    <w:rsid w:val="00597630"/>
    <w:rPr>
      <w:vertAlign w:val="superscript"/>
    </w:rPr>
  </w:style>
  <w:style w:type="paragraph" w:styleId="TDC4">
    <w:name w:val="toc 4"/>
    <w:basedOn w:val="Normal"/>
    <w:next w:val="Normal"/>
    <w:autoRedefine/>
    <w:uiPriority w:val="39"/>
    <w:unhideWhenUsed/>
    <w:rsid w:val="00597630"/>
    <w:pPr>
      <w:spacing w:after="100" w:line="276" w:lineRule="auto"/>
      <w:ind w:left="720"/>
    </w:pPr>
    <w:rPr>
      <w:rFonts w:asciiTheme="minorHAnsi" w:hAnsiTheme="minorHAnsi"/>
      <w:sz w:val="24"/>
    </w:rPr>
  </w:style>
  <w:style w:type="table" w:customStyle="1" w:styleId="Cuadrculadetablaclara1">
    <w:name w:val="Cuadrícula de tabla clara1"/>
    <w:basedOn w:val="Tablanormal"/>
    <w:uiPriority w:val="40"/>
    <w:rsid w:val="0059763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adecuadrcula1clara1">
    <w:name w:val="Tabla de cuadrícula 1 clara1"/>
    <w:basedOn w:val="Tablanormal"/>
    <w:uiPriority w:val="46"/>
    <w:rsid w:val="00597630"/>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Revisin">
    <w:name w:val="Revision"/>
    <w:hidden/>
    <w:uiPriority w:val="99"/>
    <w:semiHidden/>
    <w:rsid w:val="00597630"/>
    <w:pPr>
      <w:spacing w:after="0" w:line="240" w:lineRule="auto"/>
    </w:pPr>
    <w:rPr>
      <w:sz w:val="24"/>
    </w:rPr>
  </w:style>
  <w:style w:type="table" w:customStyle="1" w:styleId="Tablanormal21">
    <w:name w:val="Tabla normal 21"/>
    <w:basedOn w:val="Tablanormal"/>
    <w:uiPriority w:val="42"/>
    <w:rsid w:val="0059763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about">
    <w:name w:val="about"/>
    <w:basedOn w:val="Normal"/>
    <w:rsid w:val="00B564E0"/>
    <w:pPr>
      <w:spacing w:before="100" w:beforeAutospacing="1" w:after="100" w:afterAutospacing="1"/>
      <w:jc w:val="left"/>
    </w:pPr>
    <w:rPr>
      <w:rFonts w:ascii="Times New Roman" w:eastAsia="Times New Roman" w:hAnsi="Times New Roman" w:cs="Times New Roman"/>
      <w:sz w:val="24"/>
      <w:szCs w:val="24"/>
      <w:lang w:val="es-419" w:eastAsia="es-419"/>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4415183">
      <w:bodyDiv w:val="1"/>
      <w:marLeft w:val="0"/>
      <w:marRight w:val="0"/>
      <w:marTop w:val="0"/>
      <w:marBottom w:val="0"/>
      <w:divBdr>
        <w:top w:val="none" w:sz="0" w:space="0" w:color="auto"/>
        <w:left w:val="none" w:sz="0" w:space="0" w:color="auto"/>
        <w:bottom w:val="none" w:sz="0" w:space="0" w:color="auto"/>
        <w:right w:val="none" w:sz="0" w:space="0" w:color="auto"/>
      </w:divBdr>
    </w:div>
    <w:div w:id="274145182">
      <w:bodyDiv w:val="1"/>
      <w:marLeft w:val="0"/>
      <w:marRight w:val="0"/>
      <w:marTop w:val="0"/>
      <w:marBottom w:val="0"/>
      <w:divBdr>
        <w:top w:val="none" w:sz="0" w:space="0" w:color="auto"/>
        <w:left w:val="none" w:sz="0" w:space="0" w:color="auto"/>
        <w:bottom w:val="none" w:sz="0" w:space="0" w:color="auto"/>
        <w:right w:val="none" w:sz="0" w:space="0" w:color="auto"/>
      </w:divBdr>
    </w:div>
    <w:div w:id="380399730">
      <w:bodyDiv w:val="1"/>
      <w:marLeft w:val="0"/>
      <w:marRight w:val="0"/>
      <w:marTop w:val="0"/>
      <w:marBottom w:val="0"/>
      <w:divBdr>
        <w:top w:val="none" w:sz="0" w:space="0" w:color="auto"/>
        <w:left w:val="none" w:sz="0" w:space="0" w:color="auto"/>
        <w:bottom w:val="none" w:sz="0" w:space="0" w:color="auto"/>
        <w:right w:val="none" w:sz="0" w:space="0" w:color="auto"/>
      </w:divBdr>
    </w:div>
    <w:div w:id="475418934">
      <w:bodyDiv w:val="1"/>
      <w:marLeft w:val="0"/>
      <w:marRight w:val="0"/>
      <w:marTop w:val="0"/>
      <w:marBottom w:val="0"/>
      <w:divBdr>
        <w:top w:val="none" w:sz="0" w:space="0" w:color="auto"/>
        <w:left w:val="none" w:sz="0" w:space="0" w:color="auto"/>
        <w:bottom w:val="none" w:sz="0" w:space="0" w:color="auto"/>
        <w:right w:val="none" w:sz="0" w:space="0" w:color="auto"/>
      </w:divBdr>
    </w:div>
    <w:div w:id="547686660">
      <w:bodyDiv w:val="1"/>
      <w:marLeft w:val="0"/>
      <w:marRight w:val="0"/>
      <w:marTop w:val="0"/>
      <w:marBottom w:val="0"/>
      <w:divBdr>
        <w:top w:val="none" w:sz="0" w:space="0" w:color="auto"/>
        <w:left w:val="none" w:sz="0" w:space="0" w:color="auto"/>
        <w:bottom w:val="none" w:sz="0" w:space="0" w:color="auto"/>
        <w:right w:val="none" w:sz="0" w:space="0" w:color="auto"/>
      </w:divBdr>
    </w:div>
    <w:div w:id="1028605770">
      <w:bodyDiv w:val="1"/>
      <w:marLeft w:val="0"/>
      <w:marRight w:val="0"/>
      <w:marTop w:val="0"/>
      <w:marBottom w:val="0"/>
      <w:divBdr>
        <w:top w:val="none" w:sz="0" w:space="0" w:color="auto"/>
        <w:left w:val="none" w:sz="0" w:space="0" w:color="auto"/>
        <w:bottom w:val="none" w:sz="0" w:space="0" w:color="auto"/>
        <w:right w:val="none" w:sz="0" w:space="0" w:color="auto"/>
      </w:divBdr>
    </w:div>
    <w:div w:id="1123157787">
      <w:bodyDiv w:val="1"/>
      <w:marLeft w:val="0"/>
      <w:marRight w:val="0"/>
      <w:marTop w:val="0"/>
      <w:marBottom w:val="0"/>
      <w:divBdr>
        <w:top w:val="none" w:sz="0" w:space="0" w:color="auto"/>
        <w:left w:val="none" w:sz="0" w:space="0" w:color="auto"/>
        <w:bottom w:val="none" w:sz="0" w:space="0" w:color="auto"/>
        <w:right w:val="none" w:sz="0" w:space="0" w:color="auto"/>
      </w:divBdr>
    </w:div>
    <w:div w:id="1242255795">
      <w:bodyDiv w:val="1"/>
      <w:marLeft w:val="0"/>
      <w:marRight w:val="0"/>
      <w:marTop w:val="0"/>
      <w:marBottom w:val="0"/>
      <w:divBdr>
        <w:top w:val="none" w:sz="0" w:space="0" w:color="auto"/>
        <w:left w:val="none" w:sz="0" w:space="0" w:color="auto"/>
        <w:bottom w:val="none" w:sz="0" w:space="0" w:color="auto"/>
        <w:right w:val="none" w:sz="0" w:space="0" w:color="auto"/>
      </w:divBdr>
    </w:div>
    <w:div w:id="1303341111">
      <w:bodyDiv w:val="1"/>
      <w:marLeft w:val="0"/>
      <w:marRight w:val="0"/>
      <w:marTop w:val="0"/>
      <w:marBottom w:val="0"/>
      <w:divBdr>
        <w:top w:val="none" w:sz="0" w:space="0" w:color="auto"/>
        <w:left w:val="none" w:sz="0" w:space="0" w:color="auto"/>
        <w:bottom w:val="none" w:sz="0" w:space="0" w:color="auto"/>
        <w:right w:val="none" w:sz="0" w:space="0" w:color="auto"/>
      </w:divBdr>
    </w:div>
    <w:div w:id="1406881822">
      <w:bodyDiv w:val="1"/>
      <w:marLeft w:val="0"/>
      <w:marRight w:val="0"/>
      <w:marTop w:val="0"/>
      <w:marBottom w:val="0"/>
      <w:divBdr>
        <w:top w:val="none" w:sz="0" w:space="0" w:color="auto"/>
        <w:left w:val="none" w:sz="0" w:space="0" w:color="auto"/>
        <w:bottom w:val="none" w:sz="0" w:space="0" w:color="auto"/>
        <w:right w:val="none" w:sz="0" w:space="0" w:color="auto"/>
      </w:divBdr>
    </w:div>
    <w:div w:id="1407999671">
      <w:bodyDiv w:val="1"/>
      <w:marLeft w:val="0"/>
      <w:marRight w:val="0"/>
      <w:marTop w:val="0"/>
      <w:marBottom w:val="0"/>
      <w:divBdr>
        <w:top w:val="none" w:sz="0" w:space="0" w:color="auto"/>
        <w:left w:val="none" w:sz="0" w:space="0" w:color="auto"/>
        <w:bottom w:val="none" w:sz="0" w:space="0" w:color="auto"/>
        <w:right w:val="none" w:sz="0" w:space="0" w:color="auto"/>
      </w:divBdr>
    </w:div>
    <w:div w:id="1487698906">
      <w:bodyDiv w:val="1"/>
      <w:marLeft w:val="0"/>
      <w:marRight w:val="0"/>
      <w:marTop w:val="0"/>
      <w:marBottom w:val="0"/>
      <w:divBdr>
        <w:top w:val="none" w:sz="0" w:space="0" w:color="auto"/>
        <w:left w:val="none" w:sz="0" w:space="0" w:color="auto"/>
        <w:bottom w:val="none" w:sz="0" w:space="0" w:color="auto"/>
        <w:right w:val="none" w:sz="0" w:space="0" w:color="auto"/>
      </w:divBdr>
    </w:div>
    <w:div w:id="1966698107">
      <w:bodyDiv w:val="1"/>
      <w:marLeft w:val="0"/>
      <w:marRight w:val="0"/>
      <w:marTop w:val="0"/>
      <w:marBottom w:val="0"/>
      <w:divBdr>
        <w:top w:val="none" w:sz="0" w:space="0" w:color="auto"/>
        <w:left w:val="none" w:sz="0" w:space="0" w:color="auto"/>
        <w:bottom w:val="none" w:sz="0" w:space="0" w:color="auto"/>
        <w:right w:val="none" w:sz="0" w:space="0" w:color="auto"/>
      </w:divBdr>
    </w:div>
    <w:div w:id="1982805592">
      <w:bodyDiv w:val="1"/>
      <w:marLeft w:val="0"/>
      <w:marRight w:val="0"/>
      <w:marTop w:val="0"/>
      <w:marBottom w:val="0"/>
      <w:divBdr>
        <w:top w:val="none" w:sz="0" w:space="0" w:color="auto"/>
        <w:left w:val="none" w:sz="0" w:space="0" w:color="auto"/>
        <w:bottom w:val="none" w:sz="0" w:space="0" w:color="auto"/>
        <w:right w:val="none" w:sz="0" w:space="0" w:color="auto"/>
      </w:divBdr>
      <w:divsChild>
        <w:div w:id="2124185048">
          <w:marLeft w:val="0"/>
          <w:marRight w:val="0"/>
          <w:marTop w:val="0"/>
          <w:marBottom w:val="0"/>
          <w:divBdr>
            <w:top w:val="none" w:sz="0" w:space="0" w:color="auto"/>
            <w:left w:val="none" w:sz="0" w:space="0" w:color="auto"/>
            <w:bottom w:val="none" w:sz="0" w:space="0" w:color="auto"/>
            <w:right w:val="none" w:sz="0" w:space="0" w:color="auto"/>
          </w:divBdr>
          <w:divsChild>
            <w:div w:id="282807214">
              <w:marLeft w:val="180"/>
              <w:marRight w:val="180"/>
              <w:marTop w:val="0"/>
              <w:marBottom w:val="1200"/>
              <w:divBdr>
                <w:top w:val="none" w:sz="0" w:space="0" w:color="auto"/>
                <w:left w:val="none" w:sz="0" w:space="0" w:color="auto"/>
                <w:bottom w:val="none" w:sz="0" w:space="0" w:color="auto"/>
                <w:right w:val="none" w:sz="0" w:space="0" w:color="auto"/>
              </w:divBdr>
              <w:divsChild>
                <w:div w:id="1880431188">
                  <w:marLeft w:val="0"/>
                  <w:marRight w:val="0"/>
                  <w:marTop w:val="0"/>
                  <w:marBottom w:val="0"/>
                  <w:divBdr>
                    <w:top w:val="none" w:sz="0" w:space="0" w:color="auto"/>
                    <w:left w:val="none" w:sz="0" w:space="0" w:color="auto"/>
                    <w:bottom w:val="none" w:sz="0" w:space="0" w:color="auto"/>
                    <w:right w:val="none" w:sz="0" w:space="0" w:color="auto"/>
                  </w:divBdr>
                  <w:divsChild>
                    <w:div w:id="998070848">
                      <w:marLeft w:val="0"/>
                      <w:marRight w:val="0"/>
                      <w:marTop w:val="0"/>
                      <w:marBottom w:val="300"/>
                      <w:divBdr>
                        <w:top w:val="none" w:sz="0" w:space="0" w:color="auto"/>
                        <w:left w:val="none" w:sz="0" w:space="0" w:color="auto"/>
                        <w:bottom w:val="none" w:sz="0" w:space="0" w:color="auto"/>
                        <w:right w:val="none" w:sz="0" w:space="0" w:color="auto"/>
                      </w:divBdr>
                    </w:div>
                  </w:divsChild>
                </w:div>
              </w:divsChild>
            </w:div>
          </w:divsChild>
        </w:div>
      </w:divsChild>
    </w:div>
    <w:div w:id="2017540766">
      <w:bodyDiv w:val="1"/>
      <w:marLeft w:val="0"/>
      <w:marRight w:val="0"/>
      <w:marTop w:val="0"/>
      <w:marBottom w:val="0"/>
      <w:divBdr>
        <w:top w:val="none" w:sz="0" w:space="0" w:color="auto"/>
        <w:left w:val="none" w:sz="0" w:space="0" w:color="auto"/>
        <w:bottom w:val="none" w:sz="0" w:space="0" w:color="auto"/>
        <w:right w:val="none" w:sz="0" w:space="0" w:color="auto"/>
      </w:divBdr>
    </w:div>
    <w:div w:id="2046636884">
      <w:bodyDiv w:val="1"/>
      <w:marLeft w:val="0"/>
      <w:marRight w:val="0"/>
      <w:marTop w:val="0"/>
      <w:marBottom w:val="0"/>
      <w:divBdr>
        <w:top w:val="none" w:sz="0" w:space="0" w:color="auto"/>
        <w:left w:val="none" w:sz="0" w:space="0" w:color="auto"/>
        <w:bottom w:val="none" w:sz="0" w:space="0" w:color="auto"/>
        <w:right w:val="none" w:sz="0" w:space="0" w:color="auto"/>
      </w:divBdr>
    </w:div>
    <w:div w:id="2121486202">
      <w:bodyDiv w:val="1"/>
      <w:marLeft w:val="0"/>
      <w:marRight w:val="0"/>
      <w:marTop w:val="0"/>
      <w:marBottom w:val="0"/>
      <w:divBdr>
        <w:top w:val="none" w:sz="0" w:space="0" w:color="auto"/>
        <w:left w:val="none" w:sz="0" w:space="0" w:color="auto"/>
        <w:bottom w:val="none" w:sz="0" w:space="0" w:color="auto"/>
        <w:right w:val="none" w:sz="0" w:space="0" w:color="auto"/>
      </w:divBdr>
    </w:div>
    <w:div w:id="21433061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10.png"/><Relationship Id="rId42" Type="http://schemas.openxmlformats.org/officeDocument/2006/relationships/oleObject" Target="embeddings/oleObject7.bin"/><Relationship Id="rId47" Type="http://schemas.openxmlformats.org/officeDocument/2006/relationships/image" Target="media/image24.png"/><Relationship Id="rId63" Type="http://schemas.openxmlformats.org/officeDocument/2006/relationships/image" Target="media/image36.png"/><Relationship Id="rId68" Type="http://schemas.openxmlformats.org/officeDocument/2006/relationships/oleObject" Target="embeddings/oleObject10.bin"/><Relationship Id="rId84" Type="http://schemas.openxmlformats.org/officeDocument/2006/relationships/image" Target="media/image49.jpeg"/><Relationship Id="rId89" Type="http://schemas.openxmlformats.org/officeDocument/2006/relationships/image" Target="media/image54.png"/><Relationship Id="rId7" Type="http://schemas.openxmlformats.org/officeDocument/2006/relationships/endnotes" Target="endnotes.xml"/><Relationship Id="rId71" Type="http://schemas.openxmlformats.org/officeDocument/2006/relationships/oleObject" Target="embeddings/oleObject11.bin"/><Relationship Id="rId92" Type="http://schemas.openxmlformats.org/officeDocument/2006/relationships/image" Target="media/image57.png"/><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14.png"/><Relationship Id="rId107" Type="http://schemas.openxmlformats.org/officeDocument/2006/relationships/theme" Target="theme/theme1.xml"/><Relationship Id="rId11" Type="http://schemas.openxmlformats.org/officeDocument/2006/relationships/hyperlink" Target="https://definicion.de/protocolo/" TargetMode="External"/><Relationship Id="rId24" Type="http://schemas.openxmlformats.org/officeDocument/2006/relationships/image" Target="media/image12.png"/><Relationship Id="rId32" Type="http://schemas.openxmlformats.org/officeDocument/2006/relationships/image" Target="media/image15.png"/><Relationship Id="rId37" Type="http://schemas.openxmlformats.org/officeDocument/2006/relationships/oleObject" Target="embeddings/oleObject5.bin"/><Relationship Id="rId40" Type="http://schemas.openxmlformats.org/officeDocument/2006/relationships/oleObject" Target="embeddings/oleObject6.bin"/><Relationship Id="rId45" Type="http://schemas.openxmlformats.org/officeDocument/2006/relationships/image" Target="media/image23.png"/><Relationship Id="rId53" Type="http://schemas.openxmlformats.org/officeDocument/2006/relationships/image" Target="media/image28.jpeg"/><Relationship Id="rId58" Type="http://schemas.openxmlformats.org/officeDocument/2006/relationships/image" Target="media/image31.png"/><Relationship Id="rId66" Type="http://schemas.openxmlformats.org/officeDocument/2006/relationships/image" Target="media/image39.png"/><Relationship Id="rId74" Type="http://schemas.openxmlformats.org/officeDocument/2006/relationships/image" Target="media/image43.png"/><Relationship Id="rId79" Type="http://schemas.openxmlformats.org/officeDocument/2006/relationships/hyperlink" Target="https://www.youtube.com/watch?v=inRCElJM7Ic" TargetMode="External"/><Relationship Id="rId87" Type="http://schemas.openxmlformats.org/officeDocument/2006/relationships/image" Target="media/image52.png"/><Relationship Id="rId102" Type="http://schemas.openxmlformats.org/officeDocument/2006/relationships/image" Target="media/image62.png"/><Relationship Id="rId5" Type="http://schemas.openxmlformats.org/officeDocument/2006/relationships/webSettings" Target="webSettings.xml"/><Relationship Id="rId61" Type="http://schemas.openxmlformats.org/officeDocument/2006/relationships/image" Target="media/image34.png"/><Relationship Id="rId82" Type="http://schemas.openxmlformats.org/officeDocument/2006/relationships/image" Target="media/image47.jpeg"/><Relationship Id="rId90" Type="http://schemas.openxmlformats.org/officeDocument/2006/relationships/image" Target="media/image55.png"/><Relationship Id="rId95" Type="http://schemas.openxmlformats.org/officeDocument/2006/relationships/image" Target="media/image59.png"/><Relationship Id="rId19" Type="http://schemas.openxmlformats.org/officeDocument/2006/relationships/image" Target="media/image9.png"/><Relationship Id="rId14" Type="http://schemas.openxmlformats.org/officeDocument/2006/relationships/image" Target="media/image6.png"/><Relationship Id="rId22" Type="http://schemas.openxmlformats.org/officeDocument/2006/relationships/image" Target="media/image11.png"/><Relationship Id="rId27" Type="http://schemas.openxmlformats.org/officeDocument/2006/relationships/oleObject" Target="embeddings/oleObject2.bin"/><Relationship Id="rId30" Type="http://schemas.openxmlformats.org/officeDocument/2006/relationships/oleObject" Target="embeddings/oleObject3.bin"/><Relationship Id="rId35" Type="http://schemas.openxmlformats.org/officeDocument/2006/relationships/image" Target="media/image17.png"/><Relationship Id="rId43" Type="http://schemas.openxmlformats.org/officeDocument/2006/relationships/image" Target="media/image21.png"/><Relationship Id="rId48" Type="http://schemas.openxmlformats.org/officeDocument/2006/relationships/hyperlink" Target="https://pixabay.com/es/salida-de-emergencia-salida-signo-1321134/" TargetMode="External"/><Relationship Id="rId56" Type="http://schemas.openxmlformats.org/officeDocument/2006/relationships/hyperlink" Target="http://dle.rae.es/?id=RNOWDSz" TargetMode="External"/><Relationship Id="rId64" Type="http://schemas.openxmlformats.org/officeDocument/2006/relationships/image" Target="media/image37.png"/><Relationship Id="rId69" Type="http://schemas.openxmlformats.org/officeDocument/2006/relationships/image" Target="media/image41.png"/><Relationship Id="rId77" Type="http://schemas.openxmlformats.org/officeDocument/2006/relationships/hyperlink" Target="https://www.youtube.com/watch?v=85X2PdAULYE" TargetMode="External"/><Relationship Id="rId100" Type="http://schemas.openxmlformats.org/officeDocument/2006/relationships/image" Target="media/image60.emf"/><Relationship Id="rId105" Type="http://schemas.openxmlformats.org/officeDocument/2006/relationships/footer" Target="footer2.xml"/><Relationship Id="rId8" Type="http://schemas.openxmlformats.org/officeDocument/2006/relationships/image" Target="media/image2.png"/><Relationship Id="rId51" Type="http://schemas.openxmlformats.org/officeDocument/2006/relationships/image" Target="media/image26.jpeg"/><Relationship Id="rId72" Type="http://schemas.openxmlformats.org/officeDocument/2006/relationships/hyperlink" Target="https://www.youtube.com/watch?v=inRCElJM7Ic" TargetMode="External"/><Relationship Id="rId80" Type="http://schemas.openxmlformats.org/officeDocument/2006/relationships/image" Target="media/image45.png"/><Relationship Id="rId85" Type="http://schemas.openxmlformats.org/officeDocument/2006/relationships/image" Target="media/image50.jpeg"/><Relationship Id="rId93" Type="http://schemas.openxmlformats.org/officeDocument/2006/relationships/oleObject" Target="embeddings/oleObject13.bin"/><Relationship Id="rId98" Type="http://schemas.openxmlformats.org/officeDocument/2006/relationships/hyperlink" Target="https://doi.org/10.1590/S0124-00642005000300007" TargetMode="External"/><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hyperlink" Target="https://www.microscope.com/specialty-microscopes/phase-contrast-microscopes/" TargetMode="External"/><Relationship Id="rId25" Type="http://schemas.openxmlformats.org/officeDocument/2006/relationships/hyperlink" Target="http://streaming.udem.edu.co/files/1296-laboratorios-basicos-nivel-de-seguridad-1.mp4" TargetMode="External"/><Relationship Id="rId33" Type="http://schemas.openxmlformats.org/officeDocument/2006/relationships/image" Target="media/image16.png"/><Relationship Id="rId38" Type="http://schemas.openxmlformats.org/officeDocument/2006/relationships/hyperlink" Target="http://streaming.udem.edu.co/files/1300-laboratorios-de-contencion-maxima-nivel-de-segurid.mp4" TargetMode="External"/><Relationship Id="rId46" Type="http://schemas.openxmlformats.org/officeDocument/2006/relationships/oleObject" Target="embeddings/oleObject8.bin"/><Relationship Id="rId59" Type="http://schemas.openxmlformats.org/officeDocument/2006/relationships/image" Target="media/image32.png"/><Relationship Id="rId67" Type="http://schemas.openxmlformats.org/officeDocument/2006/relationships/image" Target="media/image40.png"/><Relationship Id="rId103" Type="http://schemas.openxmlformats.org/officeDocument/2006/relationships/header" Target="header1.xml"/><Relationship Id="rId20" Type="http://schemas.openxmlformats.org/officeDocument/2006/relationships/hyperlink" Target="http://www.who.int/topics/medical_waste/manual_bioseguridad_laboratorio.pdf" TargetMode="External"/><Relationship Id="rId41" Type="http://schemas.openxmlformats.org/officeDocument/2006/relationships/image" Target="media/image20.png"/><Relationship Id="rId54" Type="http://schemas.openxmlformats.org/officeDocument/2006/relationships/image" Target="media/image29.png"/><Relationship Id="rId62" Type="http://schemas.openxmlformats.org/officeDocument/2006/relationships/image" Target="media/image35.png"/><Relationship Id="rId70" Type="http://schemas.openxmlformats.org/officeDocument/2006/relationships/hyperlink" Target="http://www.mailxmail.com/curso-extintor-fuego/partes-extintor" TargetMode="External"/><Relationship Id="rId75" Type="http://schemas.openxmlformats.org/officeDocument/2006/relationships/oleObject" Target="embeddings/oleObject12.bin"/><Relationship Id="rId83" Type="http://schemas.openxmlformats.org/officeDocument/2006/relationships/image" Target="media/image48.jpeg"/><Relationship Id="rId88" Type="http://schemas.openxmlformats.org/officeDocument/2006/relationships/image" Target="media/image53.png"/><Relationship Id="rId91" Type="http://schemas.openxmlformats.org/officeDocument/2006/relationships/image" Target="media/image56.png"/><Relationship Id="rId96" Type="http://schemas.openxmlformats.org/officeDocument/2006/relationships/hyperlink" Target="http://www.propiedadintelectualcolombia.com/site/Detalledelanoticia/tabid/100/smid/439/ArticleID/59/reftab/108/Default.aspx"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oleObject" Target="embeddings/oleObject1.bin"/><Relationship Id="rId28" Type="http://schemas.openxmlformats.org/officeDocument/2006/relationships/hyperlink" Target="http://streaming.udem.edu.co/files/1297-laboratorios-basicos-nivel-de-seguridad-2.mp4" TargetMode="External"/><Relationship Id="rId36" Type="http://schemas.openxmlformats.org/officeDocument/2006/relationships/image" Target="media/image18.png"/><Relationship Id="rId49" Type="http://schemas.openxmlformats.org/officeDocument/2006/relationships/oleObject" Target="embeddings/oleObject9.bin"/><Relationship Id="rId57" Type="http://schemas.openxmlformats.org/officeDocument/2006/relationships/hyperlink" Target="http://dle.rae.es/?id=9u3ExG2" TargetMode="External"/><Relationship Id="rId106" Type="http://schemas.openxmlformats.org/officeDocument/2006/relationships/fontTable" Target="fontTable.xml"/><Relationship Id="rId10" Type="http://schemas.openxmlformats.org/officeDocument/2006/relationships/image" Target="media/image4.png"/><Relationship Id="rId31" Type="http://schemas.openxmlformats.org/officeDocument/2006/relationships/hyperlink" Target="http://streaming.udem.edu.co/files/1299-laboratorios-de-contencion-nivel-de-seguridad-3.mp4" TargetMode="External"/><Relationship Id="rId44" Type="http://schemas.openxmlformats.org/officeDocument/2006/relationships/image" Target="media/image22.png"/><Relationship Id="rId52" Type="http://schemas.openxmlformats.org/officeDocument/2006/relationships/image" Target="media/image27.jpeg"/><Relationship Id="rId60" Type="http://schemas.openxmlformats.org/officeDocument/2006/relationships/image" Target="media/image33.png"/><Relationship Id="rId65" Type="http://schemas.openxmlformats.org/officeDocument/2006/relationships/image" Target="media/image38.png"/><Relationship Id="rId73" Type="http://schemas.openxmlformats.org/officeDocument/2006/relationships/image" Target="media/image42.png"/><Relationship Id="rId78" Type="http://schemas.openxmlformats.org/officeDocument/2006/relationships/hyperlink" Target="https://www.youtube.com/watch?v=EdmSD2oakRQ" TargetMode="External"/><Relationship Id="rId81" Type="http://schemas.openxmlformats.org/officeDocument/2006/relationships/image" Target="media/image46.jpeg"/><Relationship Id="rId86" Type="http://schemas.openxmlformats.org/officeDocument/2006/relationships/image" Target="media/image51.jpeg"/><Relationship Id="rId94" Type="http://schemas.openxmlformats.org/officeDocument/2006/relationships/image" Target="media/image58.png"/><Relationship Id="rId99" Type="http://schemas.openxmlformats.org/officeDocument/2006/relationships/hyperlink" Target="http://www.adiveter.com/ftp/articles/articulo1647.pdf" TargetMode="External"/><Relationship Id="rId101" Type="http://schemas.openxmlformats.org/officeDocument/2006/relationships/image" Target="media/image61.png"/><Relationship Id="rId4" Type="http://schemas.openxmlformats.org/officeDocument/2006/relationships/settings" Target="settings.xml"/><Relationship Id="rId9" Type="http://schemas.openxmlformats.org/officeDocument/2006/relationships/image" Target="media/image3.png"/><Relationship Id="rId13" Type="http://schemas.openxmlformats.org/officeDocument/2006/relationships/hyperlink" Target="http://montrealgazette.com/news/local-news/birthplace-of-3tc-getting-a-makeover/" TargetMode="External"/><Relationship Id="rId18" Type="http://schemas.openxmlformats.org/officeDocument/2006/relationships/hyperlink" Target="http://ciencia.glosario.net/biotecnologia/" TargetMode="External"/><Relationship Id="rId39" Type="http://schemas.openxmlformats.org/officeDocument/2006/relationships/image" Target="media/image19.png"/><Relationship Id="rId34" Type="http://schemas.openxmlformats.org/officeDocument/2006/relationships/oleObject" Target="embeddings/oleObject4.bin"/><Relationship Id="rId50" Type="http://schemas.openxmlformats.org/officeDocument/2006/relationships/image" Target="media/image25.jpeg"/><Relationship Id="rId55" Type="http://schemas.openxmlformats.org/officeDocument/2006/relationships/image" Target="media/image30.png"/><Relationship Id="rId76" Type="http://schemas.openxmlformats.org/officeDocument/2006/relationships/image" Target="media/image44.png"/><Relationship Id="rId97" Type="http://schemas.openxmlformats.org/officeDocument/2006/relationships/hyperlink" Target="http://www.austincc.edu/awheeler/Files/BIOL%201414%20Fall%202011/BIOL1414_Lab%20Manual_Fall%202011.pdf" TargetMode="External"/><Relationship Id="rId10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63.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D35A6F-B6FE-4336-853A-A2A13C5BDB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6</TotalTime>
  <Pages>1</Pages>
  <Words>6362</Words>
  <Characters>34994</Characters>
  <Application>Microsoft Office Word</Application>
  <DocSecurity>0</DocSecurity>
  <Lines>291</Lines>
  <Paragraphs>8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12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olina Llanos Tobón</dc:creator>
  <cp:keywords/>
  <dc:description/>
  <cp:lastModifiedBy>Ana Liliana Vera Gómez</cp:lastModifiedBy>
  <cp:revision>28</cp:revision>
  <cp:lastPrinted>2016-07-08T15:03:00Z</cp:lastPrinted>
  <dcterms:created xsi:type="dcterms:W3CDTF">2018-06-26T20:25:00Z</dcterms:created>
  <dcterms:modified xsi:type="dcterms:W3CDTF">2018-07-11T13:27:00Z</dcterms:modified>
</cp:coreProperties>
</file>